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48893D" w14:textId="77777777" w:rsidR="00193777" w:rsidRPr="00193777" w:rsidRDefault="00193777" w:rsidP="00193777">
      <w:pPr>
        <w:spacing w:line="480" w:lineRule="auto"/>
        <w:ind w:firstLineChars="200" w:firstLine="482"/>
        <w:jc w:val="both"/>
        <w:rPr>
          <w:rFonts w:ascii="Times New Roman" w:hAnsi="Times New Roman" w:cs="Times New Roman"/>
          <w:b/>
          <w:bCs/>
          <w:i/>
          <w:iCs/>
          <w:sz w:val="24"/>
          <w:szCs w:val="24"/>
          <w:u w:val="single"/>
        </w:rPr>
      </w:pPr>
      <w:r w:rsidRPr="00193777">
        <w:rPr>
          <w:rFonts w:ascii="Times New Roman" w:hAnsi="Times New Roman" w:cs="Times New Roman"/>
          <w:b/>
          <w:bCs/>
          <w:i/>
          <w:iCs/>
          <w:sz w:val="24"/>
          <w:szCs w:val="24"/>
          <w:u w:val="single"/>
        </w:rPr>
        <w:t xml:space="preserve">Case study </w:t>
      </w:r>
    </w:p>
    <w:p w14:paraId="255F4E8E" w14:textId="223B8165" w:rsidR="00340D41" w:rsidRDefault="00FF54AF">
      <w:pPr>
        <w:spacing w:line="480" w:lineRule="auto"/>
        <w:ind w:firstLineChars="200" w:firstLine="482"/>
        <w:jc w:val="both"/>
        <w:rPr>
          <w:rFonts w:ascii="Times New Roman" w:hAnsi="Times New Roman" w:cs="Times New Roman"/>
          <w:b/>
          <w:sz w:val="24"/>
          <w:szCs w:val="24"/>
          <w:lang w:val="en-IN"/>
        </w:rPr>
      </w:pPr>
      <w:r>
        <w:rPr>
          <w:rFonts w:ascii="Times New Roman" w:hAnsi="Times New Roman" w:cs="Times New Roman"/>
          <w:b/>
          <w:sz w:val="24"/>
          <w:szCs w:val="24"/>
          <w:lang w:val="en-IN"/>
        </w:rPr>
        <w:t xml:space="preserve">Rooted in Complexity - A case series on Radix </w:t>
      </w:r>
      <w:proofErr w:type="spellStart"/>
      <w:r>
        <w:rPr>
          <w:rFonts w:ascii="Times New Roman" w:hAnsi="Times New Roman" w:cs="Times New Roman"/>
          <w:b/>
          <w:sz w:val="24"/>
          <w:szCs w:val="24"/>
          <w:lang w:val="en-IN"/>
        </w:rPr>
        <w:t>Entomolarisin</w:t>
      </w:r>
      <w:proofErr w:type="spellEnd"/>
      <w:r>
        <w:rPr>
          <w:rFonts w:ascii="Times New Roman" w:hAnsi="Times New Roman" w:cs="Times New Roman"/>
          <w:b/>
          <w:sz w:val="24"/>
          <w:szCs w:val="24"/>
          <w:lang w:val="en-IN"/>
        </w:rPr>
        <w:t xml:space="preserve"> Mandibular Molar</w:t>
      </w:r>
    </w:p>
    <w:p w14:paraId="6D869BD6" w14:textId="77777777" w:rsidR="00001192" w:rsidRDefault="00001192">
      <w:pPr>
        <w:spacing w:line="480" w:lineRule="auto"/>
        <w:jc w:val="both"/>
        <w:rPr>
          <w:rFonts w:ascii="Times New Roman" w:hAnsi="Times New Roman" w:cs="Times New Roman"/>
          <w:b/>
          <w:sz w:val="24"/>
          <w:szCs w:val="24"/>
          <w:lang w:val="en-IN"/>
        </w:rPr>
      </w:pPr>
    </w:p>
    <w:p w14:paraId="545570FB" w14:textId="2227D798" w:rsidR="00340D41" w:rsidRDefault="00FF54AF">
      <w:pPr>
        <w:spacing w:line="480" w:lineRule="auto"/>
        <w:jc w:val="both"/>
        <w:rPr>
          <w:rFonts w:ascii="Times New Roman" w:hAnsi="Times New Roman" w:cs="Times New Roman"/>
          <w:b/>
          <w:sz w:val="24"/>
          <w:szCs w:val="24"/>
          <w:lang w:val="en-IN"/>
        </w:rPr>
      </w:pPr>
      <w:r>
        <w:rPr>
          <w:rFonts w:ascii="Times New Roman" w:hAnsi="Times New Roman" w:cs="Times New Roman"/>
          <w:b/>
          <w:sz w:val="24"/>
          <w:szCs w:val="24"/>
          <w:lang w:val="en-IN"/>
        </w:rPr>
        <w:t xml:space="preserve">Abstract </w:t>
      </w:r>
    </w:p>
    <w:p w14:paraId="6CDC2D64" w14:textId="77777777" w:rsidR="00340D41" w:rsidRDefault="00FF54AF">
      <w:pPr>
        <w:pStyle w:val="NormalWeb"/>
        <w:spacing w:line="480" w:lineRule="auto"/>
        <w:jc w:val="both"/>
      </w:pPr>
      <w:r>
        <w:t xml:space="preserve">Radix </w:t>
      </w:r>
      <w:proofErr w:type="spellStart"/>
      <w:r>
        <w:t>entomolaris</w:t>
      </w:r>
      <w:proofErr w:type="spellEnd"/>
      <w:r>
        <w:t xml:space="preserve"> (RE) is an uncommon anatomical variation characterized by the presence of an additional distolingual root in mandibular molars, most frequently the first molar. Its presence poses diagnostic and clinical challenges, especially during endodontic treatment.</w:t>
      </w:r>
      <w:r>
        <w:t xml:space="preserve"> This case series presents [insert number] clinical cases of mandibular first molars with RE, emphasizing the importance of accurate diagnosis, modified access preparation, and careful canal negotiation. Radiographic evaluation, including angled periapical</w:t>
      </w:r>
      <w:r>
        <w:t xml:space="preserve"> radiographs and cone-beam computed tomography (CBCT), played a crucial role in detecting the extra root. All cases were managed using magnification and enhanced illumination to facilitate identification and treatment of the RE canal. Endodontic therapy wa</w:t>
      </w:r>
      <w:r>
        <w:t xml:space="preserve">s completed successfully in all cases, with favorable postoperative outcomes observed during follow-up. This series highlights the necessity for clinicians to be aware of root canal variations such as RE and to adapt their techniques accordingly to ensure </w:t>
      </w:r>
      <w:r>
        <w:t>successful treatment outcomes.</w:t>
      </w:r>
    </w:p>
    <w:p w14:paraId="55C637DC" w14:textId="77777777" w:rsidR="00340D41" w:rsidRDefault="00FF54AF">
      <w:pPr>
        <w:pStyle w:val="NormalWeb"/>
        <w:spacing w:line="480" w:lineRule="auto"/>
        <w:jc w:val="both"/>
        <w:rPr>
          <w:lang w:val="en-IN"/>
        </w:rPr>
      </w:pPr>
      <w:r>
        <w:rPr>
          <w:rStyle w:val="Strong"/>
        </w:rPr>
        <w:t>Keywords:</w:t>
      </w:r>
      <w:r>
        <w:rPr>
          <w:rStyle w:val="Strong"/>
          <w:lang w:val="en-IN"/>
        </w:rPr>
        <w:t xml:space="preserve">  </w:t>
      </w:r>
      <w:r>
        <w:rPr>
          <w:rStyle w:val="Strong"/>
          <w:b w:val="0"/>
          <w:bCs w:val="0"/>
          <w:lang w:val="en-IN"/>
        </w:rPr>
        <w:t>A</w:t>
      </w:r>
      <w:proofErr w:type="spellStart"/>
      <w:r>
        <w:t>natomical</w:t>
      </w:r>
      <w:proofErr w:type="spellEnd"/>
      <w:r>
        <w:t xml:space="preserve"> variation</w:t>
      </w:r>
      <w:r>
        <w:rPr>
          <w:lang w:val="en-IN"/>
        </w:rPr>
        <w:t>,</w:t>
      </w:r>
      <w:r>
        <w:t xml:space="preserve"> endodontics, extra root, mandibular molar, Radix </w:t>
      </w:r>
      <w:proofErr w:type="spellStart"/>
      <w:r>
        <w:t>entomolaris</w:t>
      </w:r>
      <w:proofErr w:type="spellEnd"/>
      <w:r>
        <w:rPr>
          <w:lang w:val="en-IN"/>
        </w:rPr>
        <w:t>.</w:t>
      </w:r>
    </w:p>
    <w:p w14:paraId="3059C75E" w14:textId="77777777" w:rsidR="00340D41" w:rsidRDefault="00340D41">
      <w:pPr>
        <w:spacing w:line="480" w:lineRule="auto"/>
        <w:jc w:val="both"/>
        <w:rPr>
          <w:rFonts w:ascii="Times New Roman" w:hAnsi="Times New Roman" w:cs="Times New Roman"/>
          <w:sz w:val="24"/>
          <w:szCs w:val="24"/>
          <w:lang w:val="en-IN"/>
        </w:rPr>
      </w:pPr>
    </w:p>
    <w:p w14:paraId="7F422FD2" w14:textId="77777777" w:rsidR="00340D41" w:rsidRDefault="00340D41">
      <w:pPr>
        <w:spacing w:line="480" w:lineRule="auto"/>
        <w:jc w:val="both"/>
        <w:rPr>
          <w:rFonts w:ascii="Times New Roman" w:hAnsi="Times New Roman" w:cs="Times New Roman"/>
          <w:b/>
          <w:sz w:val="24"/>
          <w:szCs w:val="24"/>
          <w:u w:val="single"/>
          <w:lang w:val="en-IN"/>
        </w:rPr>
      </w:pPr>
    </w:p>
    <w:p w14:paraId="293180DA" w14:textId="77777777" w:rsidR="00340D41" w:rsidRDefault="00340D41">
      <w:pPr>
        <w:spacing w:line="480" w:lineRule="auto"/>
        <w:jc w:val="both"/>
        <w:rPr>
          <w:rFonts w:ascii="Times New Roman" w:hAnsi="Times New Roman" w:cs="Times New Roman"/>
          <w:b/>
          <w:sz w:val="24"/>
          <w:szCs w:val="24"/>
          <w:u w:val="single"/>
          <w:lang w:val="en-IN"/>
        </w:rPr>
      </w:pPr>
    </w:p>
    <w:p w14:paraId="53EB5228" w14:textId="77777777" w:rsidR="00340D41" w:rsidRDefault="00FF54AF">
      <w:pPr>
        <w:spacing w:line="480" w:lineRule="auto"/>
        <w:jc w:val="both"/>
        <w:rPr>
          <w:rFonts w:ascii="Times New Roman" w:hAnsi="Times New Roman" w:cs="Times New Roman"/>
          <w:b/>
          <w:sz w:val="24"/>
          <w:szCs w:val="24"/>
          <w:u w:val="single"/>
          <w:lang w:val="en-IN"/>
        </w:rPr>
      </w:pPr>
      <w:bookmarkStart w:id="0" w:name="_GoBack"/>
      <w:bookmarkEnd w:id="0"/>
      <w:r>
        <w:rPr>
          <w:rFonts w:ascii="Times New Roman" w:hAnsi="Times New Roman" w:cs="Times New Roman"/>
          <w:b/>
          <w:sz w:val="24"/>
          <w:szCs w:val="24"/>
          <w:u w:val="single"/>
          <w:lang w:val="en-IN"/>
        </w:rPr>
        <w:lastRenderedPageBreak/>
        <w:t>Introduction</w:t>
      </w:r>
    </w:p>
    <w:p w14:paraId="05BBBC60" w14:textId="77777777" w:rsidR="00340D41" w:rsidRDefault="00FF54AF">
      <w:pPr>
        <w:pStyle w:val="NormalWeb"/>
        <w:spacing w:line="480" w:lineRule="auto"/>
        <w:jc w:val="both"/>
        <w:rPr>
          <w:lang w:val="en-IN"/>
        </w:rPr>
      </w:pPr>
      <w:r>
        <w:t>Endodontic treatment aims to eliminate microorganisms from the root canal system and prevent reinfection through</w:t>
      </w:r>
      <w:r>
        <w:t xml:space="preserve"> effective cleaning, shaping, and sealing. A common reason for failure is complex canal anatomy and missed canals</w:t>
      </w:r>
      <w:r>
        <w:rPr>
          <w:lang w:val="en-IN"/>
        </w:rPr>
        <w:t>.</w:t>
      </w:r>
      <w:r>
        <w:rPr>
          <w:vertAlign w:val="superscript"/>
          <w:lang w:val="en-IN"/>
        </w:rPr>
        <w:t>[1]</w:t>
      </w:r>
      <w:r>
        <w:t xml:space="preserve"> Understanding root morphology, including variations like extra canals, fins, and supernumerary roots, is crucial—especially in mandibular </w:t>
      </w:r>
      <w:r>
        <w:t>molars. The mandibular first molar, typically with two roots and three canals, is the most frequently treated tooth in endodontics</w:t>
      </w:r>
      <w:r>
        <w:rPr>
          <w:lang w:val="en-IN"/>
        </w:rPr>
        <w:t>.</w:t>
      </w:r>
      <w:r>
        <w:rPr>
          <w:vertAlign w:val="superscript"/>
          <w:lang w:val="en-IN"/>
        </w:rPr>
        <w:t>[2]</w:t>
      </w:r>
      <w:r>
        <w:t xml:space="preserve"> A notable variation is the Radix </w:t>
      </w:r>
      <w:proofErr w:type="spellStart"/>
      <w:r>
        <w:t>Entomolaris</w:t>
      </w:r>
      <w:proofErr w:type="spellEnd"/>
      <w:r>
        <w:t xml:space="preserve"> (RE), a third root located distolingually, first described by Carabelli in 1</w:t>
      </w:r>
      <w:r>
        <w:t xml:space="preserve">844. Less commonly, a third root may appear mesiobuccally as the Radix </w:t>
      </w:r>
      <w:proofErr w:type="spellStart"/>
      <w:r>
        <w:t>Paramolaris</w:t>
      </w:r>
      <w:proofErr w:type="spellEnd"/>
      <w:r>
        <w:t xml:space="preserve"> (RP).</w:t>
      </w:r>
      <w:r>
        <w:rPr>
          <w:vertAlign w:val="superscript"/>
          <w:lang w:val="en-IN"/>
        </w:rPr>
        <w:t>[3]</w:t>
      </w:r>
    </w:p>
    <w:p w14:paraId="0E365B50" w14:textId="77777777" w:rsidR="00340D41" w:rsidRDefault="00FF54AF">
      <w:pPr>
        <w:pStyle w:val="NormalWeb"/>
        <w:spacing w:line="480" w:lineRule="auto"/>
        <w:jc w:val="both"/>
        <w:rPr>
          <w:b/>
          <w:sz w:val="28"/>
          <w:szCs w:val="28"/>
          <w:u w:val="single"/>
          <w:vertAlign w:val="superscript"/>
        </w:rPr>
      </w:pPr>
      <w:proofErr w:type="spellStart"/>
      <w:r>
        <w:rPr>
          <w:b/>
          <w:sz w:val="28"/>
          <w:szCs w:val="28"/>
          <w:u w:val="single"/>
          <w:vertAlign w:val="superscript"/>
        </w:rPr>
        <w:t>Prevelance</w:t>
      </w:r>
      <w:proofErr w:type="spellEnd"/>
    </w:p>
    <w:p w14:paraId="5659B486" w14:textId="77777777" w:rsidR="00340D41" w:rsidRDefault="00FF54AF">
      <w:pPr>
        <w:pStyle w:val="NormalWeb"/>
        <w:spacing w:line="480" w:lineRule="auto"/>
        <w:jc w:val="both"/>
        <w:rPr>
          <w:lang w:val="en-IN"/>
        </w:rPr>
      </w:pPr>
      <w:r>
        <w:t xml:space="preserve">The prevalence of three-rooted mandibular molars varies significantly among different ethnic groups. According to a 1993 study by Ferraz and Pecora, this anatomical variation was observed in 2.6% of individuals from Mongoloid populations, 1.8% among those </w:t>
      </w:r>
      <w:r>
        <w:t>of African descent, and 1.7% in Caucasians. Similarly, Costa Rocha et al. (1996) found a prevalence rate of 1.5% in the general population. A study by Segura-Egea and colleagues in 2002 reported that the incidence was below 5% in Caucasian, African, Eurasi</w:t>
      </w:r>
      <w:r>
        <w:t xml:space="preserve">an, and Indian populations, but ranged from 5% to as high as 40% in Mongoloid </w:t>
      </w:r>
      <w:proofErr w:type="gramStart"/>
      <w:r>
        <w:t>populations.</w:t>
      </w:r>
      <w:r>
        <w:rPr>
          <w:vertAlign w:val="superscript"/>
          <w:lang w:val="en-IN"/>
        </w:rPr>
        <w:t>[</w:t>
      </w:r>
      <w:proofErr w:type="gramEnd"/>
      <w:r>
        <w:rPr>
          <w:vertAlign w:val="superscript"/>
        </w:rPr>
        <w:t>⁴</w:t>
      </w:r>
      <w:r>
        <w:rPr>
          <w:vertAlign w:val="superscript"/>
          <w:lang w:val="en-IN"/>
        </w:rPr>
        <w:t>]</w:t>
      </w:r>
    </w:p>
    <w:p w14:paraId="4A6F55D1" w14:textId="77777777" w:rsidR="00340D41" w:rsidRDefault="00FF54AF">
      <w:pPr>
        <w:pStyle w:val="NormalWeb"/>
        <w:spacing w:line="480" w:lineRule="auto"/>
        <w:jc w:val="both"/>
      </w:pPr>
      <w:r>
        <w:t xml:space="preserve">That same year, </w:t>
      </w:r>
      <w:proofErr w:type="spellStart"/>
      <w:r>
        <w:t>Gulabivala</w:t>
      </w:r>
      <w:proofErr w:type="spellEnd"/>
      <w:r>
        <w:t xml:space="preserve"> et al. recorded a 13% occurrence rate of three-rooted mandibular molars in the Thai population. </w:t>
      </w:r>
      <w:proofErr w:type="spellStart"/>
      <w:r>
        <w:t>Calberson</w:t>
      </w:r>
      <w:proofErr w:type="spellEnd"/>
      <w:r>
        <w:t xml:space="preserve"> and De Moor also reported sim</w:t>
      </w:r>
      <w:r>
        <w:t xml:space="preserve">ilar findings, noting a prevalence between 3.4% and 4.2% in European populations, under 5% in Eurasian and Indian populations, and between 5% and 40% in Mongoloid groups. Furthermore, Quackenbush </w:t>
      </w:r>
      <w:r>
        <w:lastRenderedPageBreak/>
        <w:t>highlighted that this additional root was unilateral in appr</w:t>
      </w:r>
      <w:r>
        <w:t>oximately 40% of cases, with a higher occurrence on the right side.</w:t>
      </w:r>
    </w:p>
    <w:p w14:paraId="2C3C044D" w14:textId="77777777" w:rsidR="00340D41" w:rsidRDefault="00FF54AF">
      <w:pPr>
        <w:pStyle w:val="NormalWeb"/>
        <w:spacing w:line="480" w:lineRule="auto"/>
        <w:jc w:val="both"/>
        <w:rPr>
          <w:lang w:val="en-IN"/>
        </w:rPr>
      </w:pPr>
      <w:r>
        <w:t xml:space="preserve">Ribeiro and </w:t>
      </w:r>
      <w:proofErr w:type="spellStart"/>
      <w:r>
        <w:t>Consolaro</w:t>
      </w:r>
      <w:proofErr w:type="spellEnd"/>
      <w:r>
        <w:t xml:space="preserve"> proposed a classification for radix </w:t>
      </w:r>
      <w:proofErr w:type="spellStart"/>
      <w:r>
        <w:t>entomolaris</w:t>
      </w:r>
      <w:proofErr w:type="spellEnd"/>
      <w:r>
        <w:t xml:space="preserve"> as </w:t>
      </w:r>
      <w:proofErr w:type="gramStart"/>
      <w:r>
        <w:t>following</w:t>
      </w:r>
      <w:r>
        <w:rPr>
          <w:lang w:val="en-IN"/>
        </w:rPr>
        <w:t>.</w:t>
      </w:r>
      <w:r>
        <w:rPr>
          <w:vertAlign w:val="superscript"/>
          <w:lang w:val="en-IN"/>
        </w:rPr>
        <w:t>[</w:t>
      </w:r>
      <w:proofErr w:type="gramEnd"/>
      <w:r>
        <w:rPr>
          <w:vertAlign w:val="superscript"/>
          <w:lang w:val="en-IN"/>
        </w:rPr>
        <w:t xml:space="preserve"> 5]</w:t>
      </w:r>
    </w:p>
    <w:p w14:paraId="157DBB7E" w14:textId="77777777" w:rsidR="00340D41" w:rsidRDefault="00FF54AF">
      <w:pPr>
        <w:pStyle w:val="NormalWeb"/>
        <w:spacing w:line="480" w:lineRule="auto"/>
        <w:jc w:val="both"/>
      </w:pPr>
      <w:r>
        <w:t xml:space="preserve"> Type I refers to a straight root/root canal. </w:t>
      </w:r>
    </w:p>
    <w:p w14:paraId="138E891F" w14:textId="77777777" w:rsidR="00340D41" w:rsidRDefault="00FF54AF">
      <w:pPr>
        <w:pStyle w:val="NormalWeb"/>
        <w:spacing w:line="480" w:lineRule="auto"/>
        <w:jc w:val="both"/>
      </w:pPr>
      <w:r>
        <w:t>Type II to an initially curved entrance and the conti</w:t>
      </w:r>
      <w:r>
        <w:t xml:space="preserve">nuation as a straight root/root </w:t>
      </w:r>
      <w:proofErr w:type="gramStart"/>
      <w:r>
        <w:t>canals</w:t>
      </w:r>
      <w:proofErr w:type="gramEnd"/>
      <w:r>
        <w:t xml:space="preserve">. </w:t>
      </w:r>
    </w:p>
    <w:p w14:paraId="5E2F3484" w14:textId="77777777" w:rsidR="00340D41" w:rsidRDefault="00FF54AF">
      <w:pPr>
        <w:pStyle w:val="NormalWeb"/>
        <w:spacing w:line="480" w:lineRule="auto"/>
        <w:jc w:val="both"/>
      </w:pPr>
      <w:r>
        <w:t>Type III to an initial curve in the coronal third of the root canal and a second buccally orientated curve starting from the middle to apical third.</w:t>
      </w:r>
    </w:p>
    <w:p w14:paraId="53FE8604" w14:textId="77777777" w:rsidR="00340D41" w:rsidRDefault="00FF54AF">
      <w:pPr>
        <w:pStyle w:val="NormalWeb"/>
        <w:spacing w:line="480" w:lineRule="auto"/>
        <w:jc w:val="both"/>
        <w:rPr>
          <w:lang w:val="en-IN"/>
        </w:rPr>
      </w:pPr>
      <w:r>
        <w:rPr>
          <w:lang w:val="en-IN"/>
        </w:rPr>
        <w:t xml:space="preserve">This case series describes radix </w:t>
      </w:r>
      <w:proofErr w:type="spellStart"/>
      <w:proofErr w:type="gramStart"/>
      <w:r>
        <w:rPr>
          <w:lang w:val="en-IN"/>
        </w:rPr>
        <w:t>entomolaris</w:t>
      </w:r>
      <w:proofErr w:type="spellEnd"/>
      <w:r>
        <w:rPr>
          <w:lang w:val="en-IN"/>
        </w:rPr>
        <w:t xml:space="preserve"> ,</w:t>
      </w:r>
      <w:proofErr w:type="gramEnd"/>
      <w:r>
        <w:rPr>
          <w:lang w:val="en-IN"/>
        </w:rPr>
        <w:t xml:space="preserve"> its challenges and </w:t>
      </w:r>
      <w:r>
        <w:rPr>
          <w:lang w:val="en-IN"/>
        </w:rPr>
        <w:t>various management protocol</w:t>
      </w:r>
    </w:p>
    <w:p w14:paraId="66682E07" w14:textId="3D7E6F11" w:rsidR="00340D41" w:rsidRDefault="00FF54AF">
      <w:pPr>
        <w:pStyle w:val="NormalWeb"/>
        <w:spacing w:line="480" w:lineRule="auto"/>
        <w:jc w:val="both"/>
      </w:pPr>
      <w:r>
        <w:t xml:space="preserve">Case </w:t>
      </w:r>
      <w:r w:rsidR="00193777">
        <w:t xml:space="preserve">Presentation </w:t>
      </w:r>
    </w:p>
    <w:p w14:paraId="45BAB5EF" w14:textId="77777777" w:rsidR="00340D41" w:rsidRDefault="00FF54AF">
      <w:pPr>
        <w:pStyle w:val="NormalWeb"/>
        <w:spacing w:line="480" w:lineRule="auto"/>
        <w:jc w:val="both"/>
      </w:pPr>
      <w:r>
        <w:t>Case 1</w:t>
      </w:r>
    </w:p>
    <w:p w14:paraId="26E2612D" w14:textId="77777777" w:rsidR="00340D41" w:rsidRDefault="00FF54AF">
      <w:pPr>
        <w:pStyle w:val="NormalWeb"/>
        <w:spacing w:line="480" w:lineRule="auto"/>
        <w:ind w:firstLineChars="150" w:firstLine="360"/>
        <w:jc w:val="both"/>
        <w:rPr>
          <w:lang w:val="en-IN"/>
        </w:rPr>
      </w:pPr>
      <w:r>
        <w:t xml:space="preserve">A 26-year-old male presented to the Department of Conservative Dentistry and Endodontics, </w:t>
      </w:r>
      <w:proofErr w:type="spellStart"/>
      <w:r>
        <w:t>Adhiparasakthi</w:t>
      </w:r>
      <w:proofErr w:type="spellEnd"/>
      <w:r>
        <w:t xml:space="preserve"> Dental College, </w:t>
      </w:r>
      <w:proofErr w:type="spellStart"/>
      <w:r>
        <w:t>Melmaruvathur</w:t>
      </w:r>
      <w:proofErr w:type="spellEnd"/>
      <w:r>
        <w:t xml:space="preserve">, with pain in the lower left back region. He reported intermittent </w:t>
      </w:r>
      <w:r>
        <w:t>pain for 6 months, which worsened over the past 3 days. Clinical examination revealed an extensive occlusal carious lesion in tooth 36 with tenderness on percussion. An electric pulp test showed a positive response.</w:t>
      </w:r>
      <w:r>
        <w:rPr>
          <w:lang w:val="en-IN"/>
        </w:rPr>
        <w:t xml:space="preserve"> </w:t>
      </w:r>
      <w:r>
        <w:t>Preoperative radiographs revealed deep c</w:t>
      </w:r>
      <w:r>
        <w:t>aries involving the pulp and an extra root between the mesial and distal roots. Additional angled radiographs confirmed a distolingual root. Local anesthesia (2% Lignocaine with 1:80,000 adrenaline) was administered, and the tooth was isolated with a rubbe</w:t>
      </w:r>
      <w:r>
        <w:t>r dam. After caries removal, a trapezoidal access cavity was prepared. Four canal orifices—two mesial and two distal (one lingually positioned)—were located.</w:t>
      </w:r>
      <w:r>
        <w:rPr>
          <w:lang w:val="en-IN"/>
        </w:rPr>
        <w:t xml:space="preserve"> </w:t>
      </w:r>
      <w:r>
        <w:t xml:space="preserve">Working lengths were determined using radiographs and an </w:t>
      </w:r>
      <w:r>
        <w:lastRenderedPageBreak/>
        <w:t>apex locator (J Morita ZX Mini, Japan). G</w:t>
      </w:r>
      <w:r>
        <w:t xml:space="preserve">lide paths were established up to size 15 K-files. Shaping was performed with </w:t>
      </w:r>
      <w:proofErr w:type="spellStart"/>
      <w:r>
        <w:t>HyFlex</w:t>
      </w:r>
      <w:proofErr w:type="spellEnd"/>
      <w:r>
        <w:t xml:space="preserve"> rotary files up to size 30/4%. Irrigation was done with 5.25% sodium hypochlorite, using RC-Help as a lubricant. A final rinse with 5.25% NaOCl and 17% EDTA (Neo EDTA) was</w:t>
      </w:r>
      <w:r>
        <w:t xml:space="preserve"> completed. Canals were obturated using matched Gutta Percha cones and </w:t>
      </w:r>
      <w:proofErr w:type="spellStart"/>
      <w:r>
        <w:t>bioceramic</w:t>
      </w:r>
      <w:proofErr w:type="spellEnd"/>
      <w:r>
        <w:t xml:space="preserve"> sealer (Safe Endo).</w:t>
      </w:r>
      <w:r>
        <w:rPr>
          <w:lang w:val="en-IN"/>
        </w:rPr>
        <w:t xml:space="preserve"> [figure 1]</w:t>
      </w:r>
    </w:p>
    <w:p w14:paraId="55B6BC89" w14:textId="77777777" w:rsidR="00340D41" w:rsidRDefault="00340D41">
      <w:pPr>
        <w:spacing w:line="480" w:lineRule="auto"/>
        <w:jc w:val="both"/>
      </w:pPr>
    </w:p>
    <w:p w14:paraId="5E6BAEA8" w14:textId="77777777" w:rsidR="00340D41" w:rsidRDefault="00FF54AF">
      <w:pPr>
        <w:pStyle w:val="NormalWeb"/>
        <w:spacing w:line="480" w:lineRule="auto"/>
        <w:jc w:val="both"/>
      </w:pPr>
      <w:r>
        <w:rPr>
          <w:noProof/>
        </w:rPr>
        <w:drawing>
          <wp:inline distT="0" distB="0" distL="114300" distR="114300" wp14:anchorId="3C3D6D0D" wp14:editId="1B8D5096">
            <wp:extent cx="5723255" cy="3230245"/>
            <wp:effectExtent l="0" t="0" r="10795" b="8255"/>
            <wp:docPr id="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2"/>
                    <pic:cNvPicPr>
                      <a:picLocks noChangeAspect="1"/>
                    </pic:cNvPicPr>
                  </pic:nvPicPr>
                  <pic:blipFill>
                    <a:blip r:embed="rId7"/>
                    <a:stretch>
                      <a:fillRect/>
                    </a:stretch>
                  </pic:blipFill>
                  <pic:spPr>
                    <a:xfrm>
                      <a:off x="0" y="0"/>
                      <a:ext cx="5723255" cy="3230245"/>
                    </a:xfrm>
                    <a:prstGeom prst="rect">
                      <a:avLst/>
                    </a:prstGeom>
                    <a:noFill/>
                    <a:ln>
                      <a:noFill/>
                    </a:ln>
                  </pic:spPr>
                </pic:pic>
              </a:graphicData>
            </a:graphic>
          </wp:inline>
        </w:drawing>
      </w:r>
    </w:p>
    <w:p w14:paraId="64184988" w14:textId="77777777" w:rsidR="00340D41" w:rsidRDefault="00FF54AF">
      <w:pPr>
        <w:pStyle w:val="NormalWeb"/>
        <w:spacing w:line="480" w:lineRule="auto"/>
        <w:jc w:val="both"/>
      </w:pPr>
      <w:r>
        <w:t xml:space="preserve">   Case 2 </w:t>
      </w:r>
    </w:p>
    <w:p w14:paraId="12C9D2D5" w14:textId="77777777" w:rsidR="00340D41" w:rsidRDefault="00FF54AF">
      <w:pPr>
        <w:pStyle w:val="NormalWeb"/>
        <w:spacing w:line="480" w:lineRule="auto"/>
        <w:jc w:val="both"/>
      </w:pPr>
      <w:r>
        <w:rPr>
          <w:color w:val="231F20"/>
        </w:rPr>
        <w:t xml:space="preserve">    </w:t>
      </w:r>
      <w:r>
        <w:t xml:space="preserve">A 20-year-old female presented to the Department of Conservative Dentistry and Endodontics, </w:t>
      </w:r>
      <w:proofErr w:type="spellStart"/>
      <w:r>
        <w:t>Adhiparasakthi</w:t>
      </w:r>
      <w:proofErr w:type="spellEnd"/>
      <w:r>
        <w:t xml:space="preserve"> Dental College, wi</w:t>
      </w:r>
      <w:r>
        <w:t>th pain in the lower right posterior region. Tooth 46 showed a positive pulp test, tenderness on percussion, and was diagnosed with apical periodontitis. Clinical exam revealed Class I caries. Radiograph showed deep caries and an additional root, indicatin</w:t>
      </w:r>
      <w:r>
        <w:t xml:space="preserve">g </w:t>
      </w:r>
      <w:r>
        <w:rPr>
          <w:rStyle w:val="Emphasis"/>
        </w:rPr>
        <w:t xml:space="preserve">Radix </w:t>
      </w:r>
      <w:proofErr w:type="spellStart"/>
      <w:r>
        <w:rPr>
          <w:rStyle w:val="Emphasis"/>
        </w:rPr>
        <w:t>Entomolaris</w:t>
      </w:r>
      <w:proofErr w:type="spellEnd"/>
      <w:r>
        <w:t xml:space="preserve"> (RE)</w:t>
      </w:r>
      <w:proofErr w:type="gramStart"/>
      <w:r>
        <w:t>.</w:t>
      </w:r>
      <w:r>
        <w:rPr>
          <w:lang w:val="en-IN"/>
        </w:rPr>
        <w:t>,</w:t>
      </w:r>
      <w:r>
        <w:t>Under</w:t>
      </w:r>
      <w:proofErr w:type="gramEnd"/>
      <w:r>
        <w:t xml:space="preserve"> local anesthesia and rubber dam isolation, access was gained </w:t>
      </w:r>
      <w:r>
        <w:lastRenderedPageBreak/>
        <w:t>using an Endo Z bur. A buccal distal canal was located, suggesting a lingual one. The access was modified to a trapezoidal shape to locate four canals using a DG-1</w:t>
      </w:r>
      <w:r>
        <w:t>6 explorer and #10 K-file.</w:t>
      </w:r>
    </w:p>
    <w:p w14:paraId="63A9E27C" w14:textId="77777777" w:rsidR="00340D41" w:rsidRDefault="00FF54AF">
      <w:pPr>
        <w:pStyle w:val="NormalWeb"/>
        <w:spacing w:line="480" w:lineRule="auto"/>
        <w:jc w:val="both"/>
      </w:pPr>
      <w:r>
        <w:t xml:space="preserve">Working lengths were established electronically and radiographically. Cleaning and shaping were done with rotary files, 2.5% NaOCl irrigation, and 17% EDTA as lubricant. The canals were obturated with gutta-percha and </w:t>
      </w:r>
      <w:proofErr w:type="spellStart"/>
      <w:r>
        <w:t>bioceramic</w:t>
      </w:r>
      <w:proofErr w:type="spellEnd"/>
      <w:r>
        <w:t xml:space="preserve"> </w:t>
      </w:r>
      <w:r>
        <w:t>sealer, followed by composite restoration and a post-op radiograph.</w:t>
      </w:r>
    </w:p>
    <w:p w14:paraId="0762963A" w14:textId="77777777" w:rsidR="00340D41" w:rsidRDefault="00FF54AF">
      <w:pPr>
        <w:pStyle w:val="NormalWeb"/>
        <w:spacing w:line="480" w:lineRule="auto"/>
        <w:jc w:val="both"/>
      </w:pPr>
      <w:r>
        <w:rPr>
          <w:noProof/>
        </w:rPr>
        <w:drawing>
          <wp:inline distT="0" distB="0" distL="114300" distR="114300" wp14:anchorId="17593B33" wp14:editId="5540C98D">
            <wp:extent cx="5937250" cy="3252470"/>
            <wp:effectExtent l="0" t="0" r="6350" b="5080"/>
            <wp:docPr id="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4"/>
                    <pic:cNvPicPr>
                      <a:picLocks noChangeAspect="1"/>
                    </pic:cNvPicPr>
                  </pic:nvPicPr>
                  <pic:blipFill>
                    <a:blip r:embed="rId8"/>
                    <a:stretch>
                      <a:fillRect/>
                    </a:stretch>
                  </pic:blipFill>
                  <pic:spPr>
                    <a:xfrm>
                      <a:off x="0" y="0"/>
                      <a:ext cx="5937250" cy="3252470"/>
                    </a:xfrm>
                    <a:prstGeom prst="rect">
                      <a:avLst/>
                    </a:prstGeom>
                    <a:noFill/>
                    <a:ln>
                      <a:noFill/>
                    </a:ln>
                  </pic:spPr>
                </pic:pic>
              </a:graphicData>
            </a:graphic>
          </wp:inline>
        </w:drawing>
      </w:r>
    </w:p>
    <w:p w14:paraId="6C29E71D" w14:textId="77777777" w:rsidR="00340D41" w:rsidRDefault="00340D41">
      <w:pPr>
        <w:autoSpaceDE w:val="0"/>
        <w:autoSpaceDN w:val="0"/>
        <w:adjustRightInd w:val="0"/>
        <w:spacing w:after="0" w:line="480" w:lineRule="auto"/>
        <w:jc w:val="both"/>
        <w:rPr>
          <w:rFonts w:ascii="Times New Roman" w:hAnsi="Times New Roman" w:cs="Times New Roman"/>
          <w:color w:val="231F20"/>
          <w:sz w:val="24"/>
          <w:szCs w:val="24"/>
        </w:rPr>
      </w:pPr>
    </w:p>
    <w:p w14:paraId="1E943EA5" w14:textId="77777777" w:rsidR="00340D41" w:rsidRDefault="00340D41">
      <w:pPr>
        <w:autoSpaceDE w:val="0"/>
        <w:autoSpaceDN w:val="0"/>
        <w:adjustRightInd w:val="0"/>
        <w:spacing w:after="0" w:line="480" w:lineRule="auto"/>
        <w:jc w:val="both"/>
        <w:rPr>
          <w:rFonts w:ascii="Times New Roman" w:hAnsi="Times New Roman" w:cs="Times New Roman"/>
          <w:color w:val="231F20"/>
          <w:sz w:val="24"/>
          <w:szCs w:val="24"/>
        </w:rPr>
      </w:pPr>
    </w:p>
    <w:p w14:paraId="38340434" w14:textId="77777777" w:rsidR="00340D41" w:rsidRDefault="00FF54AF">
      <w:pPr>
        <w:pStyle w:val="NormalWeb"/>
        <w:spacing w:line="480" w:lineRule="auto"/>
        <w:jc w:val="both"/>
      </w:pPr>
      <w:r>
        <w:t xml:space="preserve">    </w:t>
      </w:r>
    </w:p>
    <w:p w14:paraId="3E920493" w14:textId="77777777" w:rsidR="00340D41" w:rsidRDefault="00FF54AF">
      <w:pPr>
        <w:pStyle w:val="NormalWeb"/>
        <w:spacing w:line="480" w:lineRule="auto"/>
        <w:jc w:val="both"/>
        <w:rPr>
          <w:lang w:val="en-IN"/>
        </w:rPr>
      </w:pPr>
      <w:r>
        <w:rPr>
          <w:lang w:val="en-IN"/>
        </w:rPr>
        <w:t xml:space="preserve">     </w:t>
      </w:r>
    </w:p>
    <w:p w14:paraId="02C65266" w14:textId="77777777" w:rsidR="00340D41" w:rsidRDefault="00340D41">
      <w:pPr>
        <w:pStyle w:val="NormalWeb"/>
        <w:spacing w:line="480" w:lineRule="auto"/>
        <w:jc w:val="both"/>
      </w:pPr>
    </w:p>
    <w:p w14:paraId="0D53C21D" w14:textId="77777777" w:rsidR="00340D41" w:rsidRDefault="00340D41">
      <w:pPr>
        <w:pStyle w:val="NormalWeb"/>
        <w:spacing w:line="480" w:lineRule="auto"/>
        <w:jc w:val="both"/>
      </w:pPr>
    </w:p>
    <w:p w14:paraId="614A88B5" w14:textId="77777777" w:rsidR="00340D41" w:rsidRDefault="00FF54AF">
      <w:pPr>
        <w:pStyle w:val="NormalWeb"/>
        <w:spacing w:line="480" w:lineRule="auto"/>
        <w:jc w:val="both"/>
      </w:pPr>
      <w:r>
        <w:t>Case 3</w:t>
      </w:r>
    </w:p>
    <w:p w14:paraId="036B851B" w14:textId="77777777" w:rsidR="00340D41" w:rsidRDefault="00FF54AF">
      <w:pPr>
        <w:pStyle w:val="NormalWeb"/>
        <w:spacing w:line="480" w:lineRule="auto"/>
        <w:jc w:val="both"/>
      </w:pPr>
      <w:r>
        <w:t xml:space="preserve">A 30-year-old male presented with pain in the lower right molar region. Examination showed Class I caries in tooth 46. Radiographs revealed radiolucency near the pulp and an extra lingual root consistent with radix </w:t>
      </w:r>
      <w:proofErr w:type="spellStart"/>
      <w:r>
        <w:t>entomolaris</w:t>
      </w:r>
      <w:proofErr w:type="spellEnd"/>
      <w:r>
        <w:t>. Diagnosed with acute irrever</w:t>
      </w:r>
      <w:r>
        <w:t>sible pulpitis and apical periodontitis, root canal therapy was planned.</w:t>
      </w:r>
    </w:p>
    <w:p w14:paraId="4EDDFC94" w14:textId="77777777" w:rsidR="00340D41" w:rsidRDefault="00FF54AF">
      <w:pPr>
        <w:pStyle w:val="NormalWeb"/>
        <w:spacing w:line="480" w:lineRule="auto"/>
        <w:jc w:val="both"/>
      </w:pPr>
      <w:r>
        <w:t>Under local anesthesia and rubber dam, access was prepared using an Endo Z bur. A buccal distal canal was found, indicating a second distal canal lingually. The access cavity was modi</w:t>
      </w:r>
      <w:r>
        <w:t>fied from triangular to trapezoidal. Canal orifices were located with a DG-16 explorer and #10 K-file. Working lengths were determined electronically and radiographically.</w:t>
      </w:r>
    </w:p>
    <w:p w14:paraId="352F9434" w14:textId="77777777" w:rsidR="00340D41" w:rsidRDefault="00FF54AF">
      <w:pPr>
        <w:pStyle w:val="NormalWeb"/>
        <w:spacing w:line="480" w:lineRule="auto"/>
        <w:jc w:val="both"/>
      </w:pPr>
      <w:r>
        <w:t>Cleaning and shaping were done with NT Rainbow rotary files up to size 30/0.04 (dist</w:t>
      </w:r>
      <w:r>
        <w:t xml:space="preserve">al) and 25/0.04 (mesial). Irrigation used 2.5% sodium hypochlorite and 17% EDTA. Canals were obturated by cold lateral condensation with gutta-percha. The cavity was restored with amalgam, and a post-op radiograph </w:t>
      </w:r>
      <w:proofErr w:type="gramStart"/>
      <w:r>
        <w:rPr>
          <w:lang w:val="en-IN"/>
        </w:rPr>
        <w:t>taken.</w:t>
      </w:r>
      <w:r>
        <w:t>.</w:t>
      </w:r>
      <w:proofErr w:type="gramEnd"/>
    </w:p>
    <w:p w14:paraId="7D5571F1" w14:textId="77777777" w:rsidR="00340D41" w:rsidRDefault="00FF54AF">
      <w:pPr>
        <w:pStyle w:val="NormalWeb"/>
        <w:spacing w:line="480" w:lineRule="auto"/>
        <w:jc w:val="both"/>
      </w:pPr>
      <w:r>
        <w:rPr>
          <w:lang w:val="en-IN"/>
        </w:rPr>
        <w:lastRenderedPageBreak/>
        <w:t xml:space="preserve">           </w:t>
      </w:r>
      <w:r>
        <w:rPr>
          <w:noProof/>
        </w:rPr>
        <w:drawing>
          <wp:inline distT="0" distB="0" distL="114300" distR="114300" wp14:anchorId="3180FEA4" wp14:editId="3CB599F1">
            <wp:extent cx="5941060" cy="3221355"/>
            <wp:effectExtent l="0" t="0" r="2540" b="17145"/>
            <wp:docPr id="1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6"/>
                    <pic:cNvPicPr>
                      <a:picLocks noChangeAspect="1"/>
                    </pic:cNvPicPr>
                  </pic:nvPicPr>
                  <pic:blipFill>
                    <a:blip r:embed="rId9"/>
                    <a:stretch>
                      <a:fillRect/>
                    </a:stretch>
                  </pic:blipFill>
                  <pic:spPr>
                    <a:xfrm>
                      <a:off x="0" y="0"/>
                      <a:ext cx="5941060" cy="3221355"/>
                    </a:xfrm>
                    <a:prstGeom prst="rect">
                      <a:avLst/>
                    </a:prstGeom>
                    <a:noFill/>
                    <a:ln>
                      <a:noFill/>
                    </a:ln>
                  </pic:spPr>
                </pic:pic>
              </a:graphicData>
            </a:graphic>
          </wp:inline>
        </w:drawing>
      </w:r>
    </w:p>
    <w:p w14:paraId="52012FB3" w14:textId="77777777" w:rsidR="00340D41" w:rsidRDefault="00FF54AF">
      <w:pPr>
        <w:autoSpaceDE w:val="0"/>
        <w:autoSpaceDN w:val="0"/>
        <w:adjustRightInd w:val="0"/>
        <w:spacing w:after="0" w:line="480" w:lineRule="auto"/>
        <w:ind w:firstLineChars="100" w:firstLine="240"/>
        <w:jc w:val="both"/>
        <w:rPr>
          <w:rFonts w:ascii="Times New Roman" w:hAnsi="Times New Roman" w:cs="Times New Roman"/>
          <w:color w:val="231F20"/>
          <w:sz w:val="24"/>
          <w:szCs w:val="24"/>
        </w:rPr>
      </w:pPr>
      <w:r>
        <w:rPr>
          <w:rFonts w:ascii="Times New Roman" w:eastAsia="SimSun" w:hAnsi="Times New Roman" w:cs="Times New Roman"/>
          <w:sz w:val="24"/>
          <w:szCs w:val="24"/>
        </w:rPr>
        <w:t>.</w:t>
      </w:r>
    </w:p>
    <w:p w14:paraId="128FB754" w14:textId="77777777" w:rsidR="00340D41" w:rsidRDefault="00340D41">
      <w:pPr>
        <w:autoSpaceDE w:val="0"/>
        <w:autoSpaceDN w:val="0"/>
        <w:adjustRightInd w:val="0"/>
        <w:spacing w:after="0" w:line="480" w:lineRule="auto"/>
        <w:jc w:val="both"/>
        <w:rPr>
          <w:rFonts w:ascii="Times New Roman" w:hAnsi="Times New Roman" w:cs="Times New Roman"/>
          <w:color w:val="231F20"/>
          <w:sz w:val="24"/>
          <w:szCs w:val="24"/>
        </w:rPr>
      </w:pPr>
    </w:p>
    <w:p w14:paraId="2E78C811" w14:textId="77777777" w:rsidR="00340D41" w:rsidRDefault="00340D41">
      <w:pPr>
        <w:autoSpaceDE w:val="0"/>
        <w:autoSpaceDN w:val="0"/>
        <w:adjustRightInd w:val="0"/>
        <w:spacing w:after="0" w:line="480" w:lineRule="auto"/>
        <w:jc w:val="both"/>
        <w:rPr>
          <w:rFonts w:ascii="Times New Roman" w:hAnsi="Times New Roman" w:cs="Times New Roman"/>
          <w:color w:val="231F20"/>
          <w:sz w:val="24"/>
          <w:szCs w:val="24"/>
        </w:rPr>
      </w:pPr>
    </w:p>
    <w:p w14:paraId="6A9FF0A4" w14:textId="77777777" w:rsidR="00340D41" w:rsidRDefault="00FF54AF">
      <w:pPr>
        <w:autoSpaceDE w:val="0"/>
        <w:autoSpaceDN w:val="0"/>
        <w:adjustRightInd w:val="0"/>
        <w:spacing w:after="0" w:line="480" w:lineRule="auto"/>
        <w:jc w:val="both"/>
        <w:rPr>
          <w:rFonts w:ascii="Times New Roman" w:hAnsi="Times New Roman" w:cs="Times New Roman"/>
          <w:b/>
          <w:sz w:val="24"/>
          <w:szCs w:val="24"/>
        </w:rPr>
      </w:pPr>
      <w:r>
        <w:rPr>
          <w:rFonts w:ascii="Times New Roman" w:hAnsi="Times New Roman" w:cs="Times New Roman"/>
          <w:sz w:val="24"/>
          <w:szCs w:val="24"/>
          <w:lang w:val="en-IN"/>
        </w:rPr>
        <w:t xml:space="preserve"> </w:t>
      </w:r>
      <w:r>
        <w:rPr>
          <w:rFonts w:ascii="Times New Roman" w:hAnsi="Times New Roman" w:cs="Times New Roman"/>
          <w:b/>
          <w:sz w:val="24"/>
          <w:szCs w:val="24"/>
        </w:rPr>
        <w:t>Discussion</w:t>
      </w:r>
    </w:p>
    <w:p w14:paraId="14DFB3D3" w14:textId="77777777" w:rsidR="00340D41" w:rsidRDefault="00FF54AF">
      <w:pPr>
        <w:pStyle w:val="NormalWeb"/>
        <w:spacing w:line="480" w:lineRule="auto"/>
        <w:jc w:val="both"/>
        <w:rPr>
          <w:rFonts w:eastAsia="Work Sans"/>
          <w:color w:val="404040"/>
          <w:shd w:val="clear" w:color="auto" w:fill="FFFFFF"/>
        </w:rPr>
      </w:pPr>
      <w:r>
        <w:t xml:space="preserve">  </w:t>
      </w:r>
      <w:r>
        <w:rPr>
          <w:rFonts w:eastAsia="SimSun"/>
        </w:rPr>
        <w:t xml:space="preserve">Radix </w:t>
      </w:r>
      <w:proofErr w:type="spellStart"/>
      <w:r>
        <w:rPr>
          <w:rFonts w:eastAsia="SimSun"/>
        </w:rPr>
        <w:t>Entomolaris</w:t>
      </w:r>
      <w:proofErr w:type="spellEnd"/>
      <w:r>
        <w:rPr>
          <w:rFonts w:eastAsia="SimSun"/>
        </w:rPr>
        <w:t xml:space="preserve"> (RE) represents a distinct additional root rather than a simple division of the distal root, possessing its own separate canal orifice and apical exit. Recognizing this distinct anatomy is essential for accurate diagnosis and effective ro</w:t>
      </w:r>
      <w:r>
        <w:rPr>
          <w:rFonts w:eastAsia="SimSun"/>
        </w:rPr>
        <w:t xml:space="preserve">ot canal therapy. Although the exact cause of Radix </w:t>
      </w:r>
      <w:proofErr w:type="spellStart"/>
      <w:r>
        <w:rPr>
          <w:rFonts w:eastAsia="SimSun"/>
        </w:rPr>
        <w:t>Entomolaris</w:t>
      </w:r>
      <w:proofErr w:type="spellEnd"/>
      <w:r>
        <w:rPr>
          <w:rFonts w:eastAsia="SimSun"/>
        </w:rPr>
        <w:t xml:space="preserve"> and Radix </w:t>
      </w:r>
      <w:proofErr w:type="spellStart"/>
      <w:r>
        <w:rPr>
          <w:rFonts w:eastAsia="SimSun"/>
        </w:rPr>
        <w:t>Paramolaris</w:t>
      </w:r>
      <w:proofErr w:type="spellEnd"/>
      <w:r>
        <w:rPr>
          <w:rFonts w:eastAsia="SimSun"/>
        </w:rPr>
        <w:t xml:space="preserve"> is still unknown, recent studies suggest that their development may be influenced by racial genetic factors, environmental conditions during tooth formation, and the acti</w:t>
      </w:r>
      <w:r>
        <w:rPr>
          <w:rFonts w:eastAsia="SimSun"/>
        </w:rPr>
        <w:t>vation of atavistic or polygenic genetic traits.</w:t>
      </w:r>
    </w:p>
    <w:p w14:paraId="65025CDF" w14:textId="77777777" w:rsidR="00340D41" w:rsidRDefault="00FF54AF">
      <w:pPr>
        <w:pStyle w:val="NormalWeb"/>
        <w:spacing w:line="480" w:lineRule="auto"/>
        <w:jc w:val="both"/>
      </w:pPr>
      <w:r>
        <w:lastRenderedPageBreak/>
        <w:t xml:space="preserve">The standard triangular access cavity often requires modification to a trapezoidal or rectangular shape to effectively locate and access the Radix </w:t>
      </w:r>
      <w:proofErr w:type="spellStart"/>
      <w:r>
        <w:t>Entomolaris</w:t>
      </w:r>
      <w:proofErr w:type="spellEnd"/>
      <w:r>
        <w:t xml:space="preserve"> (RE) canal. Using a sharp endodontic explorer, m</w:t>
      </w:r>
      <w:r>
        <w:t>agnification, and proper burs is vital to avoid perforation and ensure straight-line access.</w:t>
      </w:r>
    </w:p>
    <w:p w14:paraId="26B1D232" w14:textId="77777777" w:rsidR="00340D41" w:rsidRDefault="00FF54AF">
      <w:pPr>
        <w:pStyle w:val="NormalWeb"/>
        <w:spacing w:line="480" w:lineRule="auto"/>
        <w:ind w:firstLineChars="50" w:firstLine="120"/>
        <w:jc w:val="both"/>
        <w:rPr>
          <w:lang w:val="en-IN"/>
        </w:rPr>
      </w:pPr>
      <w:r>
        <w:t>A third root in mandibular molars commonly indicates the presence of two distinct distal canals. Typically, the distolingual canal follows a Type I pattern, emergi</w:t>
      </w:r>
      <w:r>
        <w:t xml:space="preserve">ng from the pulp chamber with a strong lingual tilt and sometimes curving slightly toward the buccal near the </w:t>
      </w:r>
      <w:proofErr w:type="gramStart"/>
      <w:r>
        <w:t>apex.</w:t>
      </w:r>
      <w:r>
        <w:rPr>
          <w:vertAlign w:val="superscript"/>
          <w:lang w:val="en-IN"/>
        </w:rPr>
        <w:t>[</w:t>
      </w:r>
      <w:proofErr w:type="gramEnd"/>
      <w:r>
        <w:rPr>
          <w:vertAlign w:val="superscript"/>
        </w:rPr>
        <w:t>⁶</w:t>
      </w:r>
      <w:r>
        <w:rPr>
          <w:vertAlign w:val="superscript"/>
          <w:lang w:val="en-IN"/>
        </w:rPr>
        <w:t>]</w:t>
      </w:r>
    </w:p>
    <w:p w14:paraId="0ED99352" w14:textId="77777777" w:rsidR="00340D41" w:rsidRDefault="00FF54AF">
      <w:pPr>
        <w:pStyle w:val="NormalWeb"/>
        <w:spacing w:line="480" w:lineRule="auto"/>
        <w:jc w:val="both"/>
        <w:rPr>
          <w:vertAlign w:val="superscript"/>
          <w:lang w:val="en-IN"/>
        </w:rPr>
      </w:pPr>
      <w:r>
        <w:t>Studies show that about 30% of mandibular first molars have four root canals, reinforcing findings from various canal morphology research</w:t>
      </w:r>
      <w:r>
        <w:t>. This highlights the need for thorough assessment and careful planning in endodontic treatment.</w:t>
      </w:r>
      <w:r>
        <w:rPr>
          <w:lang w:val="en-IN"/>
        </w:rPr>
        <w:t xml:space="preserve"> </w:t>
      </w:r>
      <w:r>
        <w:rPr>
          <w:vertAlign w:val="superscript"/>
          <w:lang w:val="en-IN"/>
        </w:rPr>
        <w:t>[</w:t>
      </w:r>
      <w:r>
        <w:rPr>
          <w:vertAlign w:val="superscript"/>
        </w:rPr>
        <w:t>⁷</w:t>
      </w:r>
      <w:r>
        <w:rPr>
          <w:vertAlign w:val="superscript"/>
          <w:lang w:val="en-IN"/>
        </w:rPr>
        <w:t>]</w:t>
      </w:r>
    </w:p>
    <w:p w14:paraId="4BF56B62" w14:textId="77777777" w:rsidR="00340D41" w:rsidRDefault="00FF54AF">
      <w:pPr>
        <w:pStyle w:val="NormalWeb"/>
        <w:spacing w:line="480" w:lineRule="auto"/>
        <w:jc w:val="both"/>
      </w:pPr>
      <w:r>
        <w:t xml:space="preserve">After initial cleaning and shaping, clinicians must continue to carefully examine the pulp chamber for additional canals. A systematic and diligent search </w:t>
      </w:r>
      <w:r>
        <w:t>increases the chance of locating all canals, which is vital for treatment success and minimizing post-treatment issues.</w:t>
      </w:r>
    </w:p>
    <w:p w14:paraId="21256A17" w14:textId="77777777" w:rsidR="00340D41" w:rsidRDefault="00FF54AF">
      <w:pPr>
        <w:pStyle w:val="NormalWeb"/>
        <w:spacing w:line="480" w:lineRule="auto"/>
        <w:ind w:firstLineChars="50" w:firstLine="120"/>
        <w:jc w:val="both"/>
        <w:rPr>
          <w:rFonts w:eastAsia="SimSun"/>
          <w:vertAlign w:val="superscript"/>
          <w:lang w:val="en-IN"/>
        </w:rPr>
      </w:pPr>
      <w:r>
        <w:rPr>
          <w:rFonts w:eastAsia="SimSun"/>
        </w:rPr>
        <w:t xml:space="preserve">The champagne bubble test is a technique in endodontics to help </w:t>
      </w:r>
      <w:proofErr w:type="gramStart"/>
      <w:r>
        <w:rPr>
          <w:rFonts w:eastAsia="SimSun"/>
        </w:rPr>
        <w:t>locate  hidden</w:t>
      </w:r>
      <w:proofErr w:type="gramEnd"/>
      <w:r>
        <w:rPr>
          <w:rFonts w:eastAsia="SimSun"/>
        </w:rPr>
        <w:t xml:space="preserve"> canal openings, particularly in radix </w:t>
      </w:r>
      <w:proofErr w:type="spellStart"/>
      <w:r>
        <w:rPr>
          <w:rFonts w:eastAsia="SimSun"/>
        </w:rPr>
        <w:t>entomolaris</w:t>
      </w:r>
      <w:proofErr w:type="spellEnd"/>
      <w:r>
        <w:rPr>
          <w:rFonts w:eastAsia="SimSun"/>
        </w:rPr>
        <w:t xml:space="preserve"> cases. </w:t>
      </w:r>
      <w:r>
        <w:rPr>
          <w:rFonts w:eastAsia="SimSun"/>
        </w:rPr>
        <w:t>Sodium hypochlorite is applied to the pulp chamber floor, and the emergence of tiny bubbles signals the presence of an extra canal orifice</w:t>
      </w:r>
      <w:r>
        <w:rPr>
          <w:rFonts w:eastAsia="SimSun"/>
          <w:lang w:val="en-IN"/>
        </w:rPr>
        <w:t xml:space="preserve">. </w:t>
      </w:r>
      <w:r>
        <w:rPr>
          <w:rFonts w:eastAsia="SimSun"/>
          <w:vertAlign w:val="superscript"/>
          <w:lang w:val="en-IN"/>
        </w:rPr>
        <w:t>[8]</w:t>
      </w:r>
    </w:p>
    <w:p w14:paraId="3363C5E1" w14:textId="77777777" w:rsidR="00340D41" w:rsidRDefault="00FF54AF">
      <w:pPr>
        <w:pStyle w:val="NormalWeb"/>
        <w:spacing w:line="480" w:lineRule="auto"/>
        <w:ind w:firstLineChars="50" w:firstLine="120"/>
        <w:jc w:val="both"/>
        <w:rPr>
          <w:vertAlign w:val="superscript"/>
          <w:lang w:val="en-IN"/>
        </w:rPr>
      </w:pPr>
      <w:r>
        <w:rPr>
          <w:rFonts w:eastAsia="SimSun"/>
        </w:rPr>
        <w:t xml:space="preserve">Radix </w:t>
      </w:r>
      <w:proofErr w:type="spellStart"/>
      <w:r>
        <w:rPr>
          <w:rFonts w:eastAsia="SimSun"/>
        </w:rPr>
        <w:t>Entomolaris</w:t>
      </w:r>
      <w:proofErr w:type="spellEnd"/>
      <w:r>
        <w:rPr>
          <w:rFonts w:eastAsia="SimSun"/>
        </w:rPr>
        <w:t xml:space="preserve"> (RE) can be difficult to spot on standard radiographs due to overlapping roots and anatomical </w:t>
      </w:r>
      <w:r>
        <w:rPr>
          <w:rFonts w:eastAsia="SimSun"/>
        </w:rPr>
        <w:t>structures in 2D images. Taking multiple periapical radiographs at different horizontal angles is often necessary to detect the extra root. The “SLOB” (Same Lingual, Opposite Buccal) technique helps differentiate the position of canals. In this case, angle</w:t>
      </w:r>
      <w:r>
        <w:rPr>
          <w:rFonts w:eastAsia="SimSun"/>
        </w:rPr>
        <w:t xml:space="preserve">d radiographs were crucial for identifying the third root. Nonetheless, cone-beam computed </w:t>
      </w:r>
      <w:r>
        <w:rPr>
          <w:rFonts w:eastAsia="SimSun"/>
        </w:rPr>
        <w:lastRenderedPageBreak/>
        <w:t xml:space="preserve">tomography (CBCT) has become the preferred method for diagnosing complex root anatomy, as it provides 3D visualization that significantly lowers the risk of missing </w:t>
      </w:r>
      <w:r>
        <w:rPr>
          <w:rFonts w:eastAsia="SimSun"/>
        </w:rPr>
        <w:t>canals</w:t>
      </w:r>
      <w:r>
        <w:rPr>
          <w:rFonts w:eastAsia="SimSun"/>
          <w:lang w:val="en-IN"/>
        </w:rPr>
        <w:t>.</w:t>
      </w:r>
      <w:r>
        <w:rPr>
          <w:rFonts w:eastAsia="SimSun"/>
          <w:vertAlign w:val="superscript"/>
          <w:lang w:val="en-IN"/>
        </w:rPr>
        <w:t>[9]</w:t>
      </w:r>
    </w:p>
    <w:p w14:paraId="15AB1432" w14:textId="77777777" w:rsidR="00340D41" w:rsidRDefault="00FF54AF">
      <w:pPr>
        <w:pStyle w:val="NormalWeb"/>
        <w:spacing w:line="480" w:lineRule="auto"/>
        <w:jc w:val="both"/>
        <w:rPr>
          <w:rFonts w:ascii="SimSun" w:eastAsia="SimSun" w:hAnsi="SimSun" w:cs="SimSun"/>
          <w:vertAlign w:val="superscript"/>
          <w:lang w:val="en-IN"/>
        </w:rPr>
      </w:pPr>
      <w:r>
        <w:rPr>
          <w:rFonts w:eastAsia="SimSun"/>
        </w:rPr>
        <w:t xml:space="preserve">The clinical treatment of Radix </w:t>
      </w:r>
      <w:proofErr w:type="spellStart"/>
      <w:r>
        <w:rPr>
          <w:rFonts w:eastAsia="SimSun"/>
        </w:rPr>
        <w:t>Entomolaris</w:t>
      </w:r>
      <w:proofErr w:type="spellEnd"/>
      <w:r>
        <w:rPr>
          <w:rFonts w:eastAsia="SimSun"/>
        </w:rPr>
        <w:t xml:space="preserve"> (RE) is challenging due to its narrow, curved distolingual canal, which complicates cleaning and filling. This canal often exits the pulp chamber with a marked lingual direction, requiring changes to t</w:t>
      </w:r>
      <w:r>
        <w:rPr>
          <w:rFonts w:eastAsia="SimSun"/>
        </w:rPr>
        <w:t xml:space="preserve">he access cavity for better visualization and straight-line </w:t>
      </w:r>
      <w:proofErr w:type="spellStart"/>
      <w:proofErr w:type="gramStart"/>
      <w:r>
        <w:rPr>
          <w:rFonts w:eastAsia="SimSun"/>
        </w:rPr>
        <w:t>access.Missing</w:t>
      </w:r>
      <w:proofErr w:type="spellEnd"/>
      <w:proofErr w:type="gramEnd"/>
      <w:r>
        <w:rPr>
          <w:rFonts w:eastAsia="SimSun"/>
        </w:rPr>
        <w:t xml:space="preserve"> this canal can cause incomplete debridement or ledging, affecting treatment outcomes. Enhanced magnification and lighting, such as dental microscopes, greatly assist in locating and</w:t>
      </w:r>
      <w:r>
        <w:rPr>
          <w:rFonts w:eastAsia="SimSun"/>
        </w:rPr>
        <w:t xml:space="preserve"> managing these canals</w:t>
      </w:r>
      <w:r>
        <w:rPr>
          <w:rFonts w:eastAsia="SimSun"/>
          <w:lang w:val="en-IN"/>
        </w:rPr>
        <w:t>.</w:t>
      </w:r>
      <w:r>
        <w:rPr>
          <w:rFonts w:eastAsia="SimSun"/>
          <w:vertAlign w:val="superscript"/>
          <w:lang w:val="en-IN"/>
        </w:rPr>
        <w:t>[10]</w:t>
      </w:r>
    </w:p>
    <w:p w14:paraId="5F327244" w14:textId="77777777" w:rsidR="00340D41" w:rsidRDefault="00FF54AF">
      <w:pPr>
        <w:pStyle w:val="NormalWeb"/>
        <w:spacing w:line="480" w:lineRule="auto"/>
        <w:jc w:val="both"/>
        <w:rPr>
          <w:b/>
        </w:rPr>
      </w:pPr>
      <w:r>
        <w:rPr>
          <w:b/>
        </w:rPr>
        <w:t>Conclusion:</w:t>
      </w:r>
    </w:p>
    <w:p w14:paraId="2D568C12" w14:textId="77777777" w:rsidR="00340D41" w:rsidRDefault="00FF54AF">
      <w:pPr>
        <w:pStyle w:val="NormalWeb"/>
        <w:spacing w:line="480" w:lineRule="auto"/>
        <w:jc w:val="both"/>
        <w:rPr>
          <w:b/>
        </w:rPr>
      </w:pPr>
      <w:r>
        <w:t xml:space="preserve">The Radix </w:t>
      </w:r>
      <w:proofErr w:type="spellStart"/>
      <w:r>
        <w:t>Entomolaris</w:t>
      </w:r>
      <w:proofErr w:type="spellEnd"/>
      <w:r>
        <w:t xml:space="preserve"> represents a rare but clinically significant anatomical variation in mandibular molars that can complicate endodontic procedures if not properly identified. Accurate diagnosis, facilitated by th</w:t>
      </w:r>
      <w:r>
        <w:t>orough clinical examination and appropriate radiographic techniques—including the use of cone-beam computed tomography when indicated—is essential for successful management. This case emphasizes the necessity for clinicians to remain vigilant regarding roo</w:t>
      </w:r>
      <w:r>
        <w:t>t canal morphology variations, to modify treatment strategies accordingly, and to apply meticulous endodontic techniques to ensure favorable clinical outcomes</w:t>
      </w:r>
    </w:p>
    <w:p w14:paraId="6C48618F" w14:textId="77777777" w:rsidR="00340D41" w:rsidRDefault="00FF54AF">
      <w:pPr>
        <w:pStyle w:val="NormalWeb"/>
        <w:spacing w:line="480" w:lineRule="auto"/>
        <w:jc w:val="both"/>
        <w:rPr>
          <w:b/>
        </w:rPr>
      </w:pPr>
      <w:r>
        <w:rPr>
          <w:b/>
        </w:rPr>
        <w:t>References</w:t>
      </w:r>
    </w:p>
    <w:p w14:paraId="2FD38EAE" w14:textId="77777777" w:rsidR="00340D41" w:rsidRDefault="00FF54AF">
      <w:pPr>
        <w:pStyle w:val="Bibliography1"/>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BIBL {"uncited":[],"omitted":[],"custom":[]} CSL_BIBLIOGRAPHY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tab/>
        <w:t>Pawar A</w:t>
      </w:r>
      <w:r>
        <w:rPr>
          <w:rFonts w:ascii="Times New Roman" w:hAnsi="Times New Roman" w:cs="Times New Roman"/>
          <w:sz w:val="24"/>
          <w:szCs w:val="24"/>
        </w:rPr>
        <w:t xml:space="preserve">M, Kokate SR, Hegde VR. Contemporary approach in successful endodontic intervention in radix entomolaris. World J Dent 2013;4(3):208–13. - </w:t>
      </w:r>
    </w:p>
    <w:p w14:paraId="62157A0F" w14:textId="77777777" w:rsidR="00340D41" w:rsidRDefault="00FF54AF">
      <w:pPr>
        <w:pStyle w:val="Bibliography1"/>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2.</w:t>
      </w:r>
      <w:r>
        <w:rPr>
          <w:rFonts w:ascii="Times New Roman" w:hAnsi="Times New Roman" w:cs="Times New Roman"/>
          <w:sz w:val="24"/>
          <w:szCs w:val="24"/>
        </w:rPr>
        <w:tab/>
        <w:t xml:space="preserve">Segura-Egea JJ, Jiménez-Pinzón A, Ríos-Santos JV. Endodontic therapy in a 3-rooted mandibular first molar: </w:t>
      </w:r>
      <w:r>
        <w:rPr>
          <w:rFonts w:ascii="Times New Roman" w:hAnsi="Times New Roman" w:cs="Times New Roman"/>
          <w:sz w:val="24"/>
          <w:szCs w:val="24"/>
        </w:rPr>
        <w:t>Importance of a thorough radiographic examination. J Can Dent Assoc 2002;68:541-</w:t>
      </w:r>
    </w:p>
    <w:p w14:paraId="6CF86AE9" w14:textId="77777777" w:rsidR="00340D41" w:rsidRDefault="00FF54AF">
      <w:pPr>
        <w:pStyle w:val="Bibliography1"/>
        <w:spacing w:line="480" w:lineRule="auto"/>
        <w:jc w:val="both"/>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t xml:space="preserve">Bolk L. The importance of endodontics in maxillary and mandibular molar root canals. J Can Dent Assoc 1994;60:527- 32. </w:t>
      </w:r>
    </w:p>
    <w:p w14:paraId="112A6834" w14:textId="77777777" w:rsidR="00340D41" w:rsidRDefault="00FF54AF">
      <w:pPr>
        <w:pStyle w:val="Bibliography1"/>
        <w:spacing w:line="480" w:lineRule="auto"/>
        <w:jc w:val="both"/>
        <w:rPr>
          <w:rFonts w:ascii="Times New Roman" w:hAnsi="Times New Roman" w:cs="Times New Roman"/>
          <w:sz w:val="24"/>
          <w:szCs w:val="24"/>
        </w:rPr>
      </w:pPr>
      <w:r>
        <w:rPr>
          <w:rFonts w:ascii="Times New Roman" w:hAnsi="Times New Roman" w:cs="Times New Roman"/>
          <w:sz w:val="24"/>
          <w:szCs w:val="24"/>
        </w:rPr>
        <w:t>4.</w:t>
      </w:r>
      <w:r>
        <w:rPr>
          <w:rFonts w:ascii="Times New Roman" w:hAnsi="Times New Roman" w:cs="Times New Roman"/>
          <w:sz w:val="24"/>
          <w:szCs w:val="24"/>
        </w:rPr>
        <w:tab/>
        <w:t xml:space="preserve">Ravanshad S, Nabavizade MR. Endodontic treatment </w:t>
      </w:r>
      <w:r>
        <w:rPr>
          <w:rFonts w:ascii="Times New Roman" w:hAnsi="Times New Roman" w:cs="Times New Roman"/>
          <w:sz w:val="24"/>
          <w:szCs w:val="24"/>
        </w:rPr>
        <w:t xml:space="preserve">of a mandibular second molar with two mesial roots: report of a case. IEJ 2008;3(4):137-140. </w:t>
      </w:r>
    </w:p>
    <w:p w14:paraId="22EC5A99" w14:textId="77777777" w:rsidR="00340D41" w:rsidRDefault="00FF54AF">
      <w:pPr>
        <w:pStyle w:val="Bibliography1"/>
        <w:spacing w:line="480" w:lineRule="auto"/>
        <w:jc w:val="both"/>
        <w:rPr>
          <w:rFonts w:ascii="Times New Roman" w:hAnsi="Times New Roman" w:cs="Times New Roman"/>
          <w:sz w:val="24"/>
          <w:szCs w:val="24"/>
        </w:rPr>
      </w:pPr>
      <w:r>
        <w:rPr>
          <w:rFonts w:ascii="Times New Roman" w:hAnsi="Times New Roman" w:cs="Times New Roman"/>
          <w:sz w:val="24"/>
          <w:szCs w:val="24"/>
        </w:rPr>
        <w:t>5.</w:t>
      </w:r>
      <w:r>
        <w:rPr>
          <w:rFonts w:ascii="Times New Roman" w:hAnsi="Times New Roman" w:cs="Times New Roman"/>
          <w:sz w:val="24"/>
          <w:szCs w:val="24"/>
        </w:rPr>
        <w:tab/>
        <w:t xml:space="preserve"> Egea S, Jose V, Santos R. Endodontic therapy in a 3-rooted mandibular first molar: importance of a through radiographic examination. JCDA 2002 Oct;68(9):541-5</w:t>
      </w:r>
      <w:r>
        <w:rPr>
          <w:rFonts w:ascii="Times New Roman" w:hAnsi="Times New Roman" w:cs="Times New Roman"/>
          <w:sz w:val="24"/>
          <w:szCs w:val="24"/>
        </w:rPr>
        <w:t>44.</w:t>
      </w:r>
    </w:p>
    <w:p w14:paraId="605C72E7" w14:textId="77777777" w:rsidR="00340D41" w:rsidRDefault="00FF54AF">
      <w:pPr>
        <w:pStyle w:val="Bibliography1"/>
        <w:spacing w:line="480" w:lineRule="auto"/>
        <w:jc w:val="both"/>
        <w:rPr>
          <w:rFonts w:ascii="Times New Roman" w:hAnsi="Times New Roman" w:cs="Times New Roman"/>
          <w:sz w:val="24"/>
          <w:szCs w:val="24"/>
        </w:rPr>
      </w:pPr>
      <w:r>
        <w:rPr>
          <w:rFonts w:ascii="Times New Roman" w:hAnsi="Times New Roman" w:cs="Times New Roman"/>
          <w:sz w:val="24"/>
          <w:szCs w:val="24"/>
        </w:rPr>
        <w:t>6.</w:t>
      </w:r>
      <w:r>
        <w:rPr>
          <w:rFonts w:ascii="Times New Roman" w:hAnsi="Times New Roman" w:cs="Times New Roman"/>
          <w:sz w:val="24"/>
          <w:szCs w:val="24"/>
        </w:rPr>
        <w:tab/>
        <w:t xml:space="preserve">Pineda F, Surgery YKO, Medicine O, Pathology O, 1972 undefined. Mesiodistal and buccolingual roentgenographic investigation of 7,275 root canals. </w:t>
      </w:r>
    </w:p>
    <w:p w14:paraId="55B0E128" w14:textId="77777777" w:rsidR="00340D41" w:rsidRDefault="00FF54AF">
      <w:pPr>
        <w:pStyle w:val="Bibliography1"/>
        <w:spacing w:line="480" w:lineRule="auto"/>
        <w:jc w:val="both"/>
        <w:rPr>
          <w:rFonts w:ascii="Times New Roman" w:hAnsi="Times New Roman" w:cs="Times New Roman"/>
          <w:sz w:val="24"/>
          <w:szCs w:val="24"/>
        </w:rPr>
      </w:pPr>
      <w:r>
        <w:rPr>
          <w:rFonts w:ascii="Times New Roman" w:hAnsi="Times New Roman" w:cs="Times New Roman"/>
          <w:sz w:val="24"/>
          <w:szCs w:val="24"/>
        </w:rPr>
        <w:t>7.</w:t>
      </w:r>
      <w:r>
        <w:rPr>
          <w:rFonts w:ascii="Times New Roman" w:hAnsi="Times New Roman" w:cs="Times New Roman"/>
          <w:sz w:val="24"/>
          <w:szCs w:val="24"/>
        </w:rPr>
        <w:tab/>
        <w:t xml:space="preserve">Dube M, Trivedi P, Pandya M, Health MKJIO. undefined. Incidence of radix entomolaris in the Indian </w:t>
      </w:r>
      <w:r>
        <w:rPr>
          <w:rFonts w:ascii="Times New Roman" w:hAnsi="Times New Roman" w:cs="Times New Roman"/>
          <w:sz w:val="24"/>
          <w:szCs w:val="24"/>
        </w:rPr>
        <w:t>population—an in vitro and in vivo analysis.</w:t>
      </w:r>
    </w:p>
    <w:p w14:paraId="7DBAA22E" w14:textId="77777777" w:rsidR="00340D41" w:rsidRDefault="00FF54AF">
      <w:pPr>
        <w:pStyle w:val="Bibliography1"/>
        <w:spacing w:line="480" w:lineRule="auto"/>
        <w:jc w:val="both"/>
        <w:rPr>
          <w:rFonts w:ascii="Times New Roman" w:hAnsi="Times New Roman" w:cs="Times New Roman"/>
          <w:sz w:val="24"/>
          <w:szCs w:val="24"/>
        </w:rPr>
      </w:pPr>
      <w:r>
        <w:rPr>
          <w:rFonts w:ascii="Times New Roman" w:hAnsi="Times New Roman" w:cs="Times New Roman"/>
          <w:sz w:val="24"/>
          <w:szCs w:val="24"/>
        </w:rPr>
        <w:t>8.</w:t>
      </w:r>
      <w:r>
        <w:rPr>
          <w:rFonts w:ascii="Times New Roman" w:hAnsi="Times New Roman" w:cs="Times New Roman"/>
          <w:sz w:val="24"/>
          <w:szCs w:val="24"/>
        </w:rPr>
        <w:tab/>
        <w:t>De Moor RJ, Calberson FL, Deroose CA. The radix entomolaris in mandibular first molars:</w:t>
      </w:r>
    </w:p>
    <w:p w14:paraId="7BECB911" w14:textId="77777777" w:rsidR="00340D41" w:rsidRDefault="00FF54AF">
      <w:pPr>
        <w:pStyle w:val="Bibliography1"/>
        <w:spacing w:line="480" w:lineRule="auto"/>
        <w:jc w:val="both"/>
        <w:rPr>
          <w:rFonts w:ascii="Times New Roman" w:hAnsi="Times New Roman" w:cs="Times New Roman"/>
          <w:sz w:val="24"/>
          <w:szCs w:val="24"/>
        </w:rPr>
      </w:pPr>
      <w:r>
        <w:rPr>
          <w:rFonts w:ascii="Times New Roman" w:hAnsi="Times New Roman" w:cs="Times New Roman"/>
          <w:sz w:val="24"/>
          <w:szCs w:val="24"/>
        </w:rPr>
        <w:t>9.</w:t>
      </w:r>
      <w:r>
        <w:rPr>
          <w:rFonts w:ascii="Times New Roman" w:hAnsi="Times New Roman" w:cs="Times New Roman"/>
          <w:sz w:val="24"/>
          <w:szCs w:val="24"/>
        </w:rPr>
        <w:tab/>
        <w:t>Calberson FL,, De Moor RJ,, Deroose CA. The radix entomolaris and paramolaris: clinical approach in endodontics. J En</w:t>
      </w:r>
      <w:r>
        <w:rPr>
          <w:rFonts w:ascii="Times New Roman" w:hAnsi="Times New Roman" w:cs="Times New Roman"/>
          <w:sz w:val="24"/>
          <w:szCs w:val="24"/>
        </w:rPr>
        <w:t>dod. 2007;;33</w:t>
      </w:r>
    </w:p>
    <w:p w14:paraId="4384B2D8" w14:textId="77777777" w:rsidR="00340D41" w:rsidRDefault="00FF54AF">
      <w:pPr>
        <w:spacing w:line="480" w:lineRule="auto"/>
        <w:jc w:val="both"/>
        <w:rPr>
          <w:lang w:val="en-IN"/>
        </w:rPr>
      </w:pPr>
      <w:r>
        <w:rPr>
          <w:rFonts w:ascii="Times New Roman" w:hAnsi="Times New Roman" w:cs="Times New Roman"/>
          <w:sz w:val="24"/>
          <w:szCs w:val="24"/>
          <w:lang w:val="en-IN"/>
        </w:rPr>
        <w:t>10.</w:t>
      </w:r>
      <w:r>
        <w:rPr>
          <w:rFonts w:ascii="Cambria" w:eastAsia="Cambria" w:hAnsi="Cambria" w:cs="Cambria"/>
          <w:color w:val="1B1B1B"/>
          <w:sz w:val="26"/>
          <w:szCs w:val="26"/>
          <w:shd w:val="clear" w:color="auto" w:fill="FFFFFF"/>
        </w:rPr>
        <w:t>Abella F,, Patel S,, Duran-Sindreu F,, et al. Mandibular first molars with disto-lingual roots: Review and clinical management. Int Endod J. 2012;;45::963-–978.</w:t>
      </w:r>
    </w:p>
    <w:p w14:paraId="54CDD113" w14:textId="77777777" w:rsidR="00340D41" w:rsidRDefault="00FF54AF">
      <w:pPr>
        <w:pStyle w:val="NormalWeb"/>
        <w:spacing w:line="480" w:lineRule="auto"/>
        <w:jc w:val="both"/>
      </w:pPr>
      <w:r>
        <w:fldChar w:fldCharType="end"/>
      </w:r>
    </w:p>
    <w:p w14:paraId="76DAA01D" w14:textId="77777777" w:rsidR="00340D41" w:rsidRDefault="00340D41">
      <w:pPr>
        <w:spacing w:line="480" w:lineRule="auto"/>
        <w:rPr>
          <w:rFonts w:ascii="Times New Roman" w:hAnsi="Times New Roman" w:cs="Times New Roman"/>
          <w:i/>
          <w:sz w:val="24"/>
          <w:szCs w:val="24"/>
          <w:lang w:val="en-IN"/>
        </w:rPr>
      </w:pPr>
    </w:p>
    <w:sectPr w:rsidR="00340D41">
      <w:headerReference w:type="even" r:id="rId10"/>
      <w:headerReference w:type="default" r:id="rId11"/>
      <w:footerReference w:type="even" r:id="rId12"/>
      <w:footerReference w:type="default" r:id="rId13"/>
      <w:headerReference w:type="first" r:id="rId14"/>
      <w:footerReference w:type="first" r:id="rId15"/>
      <w:pgSz w:w="12240" w:h="15840"/>
      <w:pgMar w:top="1417" w:right="1417" w:bottom="1417" w:left="1417" w:header="708" w:footer="709" w:gutter="0"/>
      <w:cols w:space="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E77BE6" w14:textId="77777777" w:rsidR="00FF54AF" w:rsidRDefault="00FF54AF">
      <w:pPr>
        <w:spacing w:line="240" w:lineRule="auto"/>
      </w:pPr>
      <w:r>
        <w:separator/>
      </w:r>
    </w:p>
  </w:endnote>
  <w:endnote w:type="continuationSeparator" w:id="0">
    <w:p w14:paraId="5976F02B" w14:textId="77777777" w:rsidR="00FF54AF" w:rsidRDefault="00FF54A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Work Sans">
    <w:charset w:val="00"/>
    <w:family w:val="auto"/>
    <w:pitch w:val="variable"/>
    <w:sig w:usb0="A00000FF" w:usb1="5000E07B" w:usb2="00000000" w:usb3="00000000" w:csb0="00000193"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B7D34B" w14:textId="77777777" w:rsidR="00001192" w:rsidRDefault="0000119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A0B4CB" w14:textId="77777777" w:rsidR="00001192" w:rsidRDefault="0000119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E5259D" w14:textId="77777777" w:rsidR="00001192" w:rsidRDefault="000011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D8A711" w14:textId="77777777" w:rsidR="00FF54AF" w:rsidRDefault="00FF54AF">
      <w:pPr>
        <w:spacing w:after="0"/>
      </w:pPr>
      <w:r>
        <w:separator/>
      </w:r>
    </w:p>
  </w:footnote>
  <w:footnote w:type="continuationSeparator" w:id="0">
    <w:p w14:paraId="63935A1F" w14:textId="77777777" w:rsidR="00FF54AF" w:rsidRDefault="00FF54AF">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606AAB" w14:textId="466603FA" w:rsidR="00001192" w:rsidRDefault="00001192">
    <w:pPr>
      <w:pStyle w:val="Header"/>
    </w:pPr>
    <w:r>
      <w:rPr>
        <w:noProof/>
      </w:rPr>
      <w:pict w14:anchorId="35A9992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85516266" o:spid="_x0000_s2050" type="#_x0000_t136" style="position:absolute;margin-left:0;margin-top:0;width:557.8pt;height:105.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341F47" w14:textId="1BD44B03" w:rsidR="00001192" w:rsidRDefault="00001192">
    <w:pPr>
      <w:pStyle w:val="Header"/>
    </w:pPr>
    <w:r>
      <w:rPr>
        <w:noProof/>
      </w:rPr>
      <w:pict w14:anchorId="1ADC988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85516267" o:spid="_x0000_s2051" type="#_x0000_t136" style="position:absolute;margin-left:0;margin-top:0;width:557.8pt;height:105.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112959" w14:textId="272341E8" w:rsidR="00001192" w:rsidRDefault="00001192">
    <w:pPr>
      <w:pStyle w:val="Header"/>
    </w:pPr>
    <w:r>
      <w:rPr>
        <w:noProof/>
      </w:rPr>
      <w:pict w14:anchorId="609AA11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85516265" o:spid="_x0000_s2049" type="#_x0000_t136" style="position:absolute;margin-left:0;margin-top:0;width:557.8pt;height:105.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defaultTabStop w:val="72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doNotExpandShiftReturn/>
    <w:doNotWrapTextWithPunct/>
    <w:doNotUseEastAsianBreakRules/>
    <w:useFELayout/>
    <w:compatSetting w:name="compatibilityMode" w:uri="http://schemas.microsoft.com/office/word" w:val="12"/>
    <w:compatSetting w:name="useWord2013TrackBottomHyphenation" w:uri="http://schemas.microsoft.com/office/word" w:val="1"/>
  </w:compat>
  <w:rsids>
    <w:rsidRoot w:val="004A0FDA"/>
    <w:rsid w:val="00001192"/>
    <w:rsid w:val="00006FEF"/>
    <w:rsid w:val="00094958"/>
    <w:rsid w:val="00097A1D"/>
    <w:rsid w:val="000B74DC"/>
    <w:rsid w:val="000F4FA7"/>
    <w:rsid w:val="00121F55"/>
    <w:rsid w:val="001623B0"/>
    <w:rsid w:val="00193777"/>
    <w:rsid w:val="002244AD"/>
    <w:rsid w:val="00340D41"/>
    <w:rsid w:val="00362B85"/>
    <w:rsid w:val="00371231"/>
    <w:rsid w:val="003744A7"/>
    <w:rsid w:val="003F0B52"/>
    <w:rsid w:val="004A0FDA"/>
    <w:rsid w:val="004E7174"/>
    <w:rsid w:val="005A0243"/>
    <w:rsid w:val="005F637B"/>
    <w:rsid w:val="006174F1"/>
    <w:rsid w:val="00667549"/>
    <w:rsid w:val="007470CC"/>
    <w:rsid w:val="00751A8E"/>
    <w:rsid w:val="00862A46"/>
    <w:rsid w:val="008C1364"/>
    <w:rsid w:val="008D791F"/>
    <w:rsid w:val="008E560D"/>
    <w:rsid w:val="00903179"/>
    <w:rsid w:val="009A6043"/>
    <w:rsid w:val="009D1F9B"/>
    <w:rsid w:val="00A128F5"/>
    <w:rsid w:val="00AB12F5"/>
    <w:rsid w:val="00AB74C3"/>
    <w:rsid w:val="00B10E5F"/>
    <w:rsid w:val="00C1412F"/>
    <w:rsid w:val="00C34A29"/>
    <w:rsid w:val="00C650E2"/>
    <w:rsid w:val="00D66307"/>
    <w:rsid w:val="00D77408"/>
    <w:rsid w:val="00D95833"/>
    <w:rsid w:val="00DB71C0"/>
    <w:rsid w:val="00DD2A9A"/>
    <w:rsid w:val="00DF4605"/>
    <w:rsid w:val="00E91783"/>
    <w:rsid w:val="00F3541C"/>
    <w:rsid w:val="00FF54AF"/>
    <w:rsid w:val="01305281"/>
    <w:rsid w:val="01921AA3"/>
    <w:rsid w:val="01AC264C"/>
    <w:rsid w:val="01B8645F"/>
    <w:rsid w:val="0205655E"/>
    <w:rsid w:val="02094F64"/>
    <w:rsid w:val="02E87E56"/>
    <w:rsid w:val="02F403E5"/>
    <w:rsid w:val="037057B0"/>
    <w:rsid w:val="03B739A6"/>
    <w:rsid w:val="03D02352"/>
    <w:rsid w:val="04380A7C"/>
    <w:rsid w:val="048707FB"/>
    <w:rsid w:val="04A348A8"/>
    <w:rsid w:val="056501EA"/>
    <w:rsid w:val="063E20CB"/>
    <w:rsid w:val="072A0DCF"/>
    <w:rsid w:val="07706797"/>
    <w:rsid w:val="07CE18DD"/>
    <w:rsid w:val="08976DA7"/>
    <w:rsid w:val="0906705B"/>
    <w:rsid w:val="0908255E"/>
    <w:rsid w:val="09C15590"/>
    <w:rsid w:val="09D467AF"/>
    <w:rsid w:val="09D63EB0"/>
    <w:rsid w:val="0B254E57"/>
    <w:rsid w:val="0B894B7C"/>
    <w:rsid w:val="0BF51CAC"/>
    <w:rsid w:val="0C337593"/>
    <w:rsid w:val="0CCB0A0B"/>
    <w:rsid w:val="0DC331A1"/>
    <w:rsid w:val="0E0B1397"/>
    <w:rsid w:val="0EDD16F0"/>
    <w:rsid w:val="103764A9"/>
    <w:rsid w:val="113450C7"/>
    <w:rsid w:val="11D72352"/>
    <w:rsid w:val="12F605AB"/>
    <w:rsid w:val="12F85CAD"/>
    <w:rsid w:val="136021D9"/>
    <w:rsid w:val="140838EB"/>
    <w:rsid w:val="147719A1"/>
    <w:rsid w:val="148C60C3"/>
    <w:rsid w:val="14B95C8D"/>
    <w:rsid w:val="14D058B3"/>
    <w:rsid w:val="151B24AF"/>
    <w:rsid w:val="15807C55"/>
    <w:rsid w:val="15AA78D9"/>
    <w:rsid w:val="15C80049"/>
    <w:rsid w:val="15D62BE2"/>
    <w:rsid w:val="15DA15E8"/>
    <w:rsid w:val="1606592F"/>
    <w:rsid w:val="16287169"/>
    <w:rsid w:val="162A486A"/>
    <w:rsid w:val="167C0DF1"/>
    <w:rsid w:val="17442DB9"/>
    <w:rsid w:val="17C11489"/>
    <w:rsid w:val="182B30B6"/>
    <w:rsid w:val="18B07A55"/>
    <w:rsid w:val="18E0605D"/>
    <w:rsid w:val="19052A19"/>
    <w:rsid w:val="1906049B"/>
    <w:rsid w:val="1929582F"/>
    <w:rsid w:val="19D865F5"/>
    <w:rsid w:val="1B0B56ED"/>
    <w:rsid w:val="1B685A87"/>
    <w:rsid w:val="1B982D53"/>
    <w:rsid w:val="1BAE4EF6"/>
    <w:rsid w:val="1BC4291D"/>
    <w:rsid w:val="1C26713F"/>
    <w:rsid w:val="1C3D6D64"/>
    <w:rsid w:val="1CE01DF0"/>
    <w:rsid w:val="1DE02EF4"/>
    <w:rsid w:val="1EF34CD3"/>
    <w:rsid w:val="20061318"/>
    <w:rsid w:val="20474300"/>
    <w:rsid w:val="20B9756B"/>
    <w:rsid w:val="20F56A22"/>
    <w:rsid w:val="21675A5C"/>
    <w:rsid w:val="217D7C00"/>
    <w:rsid w:val="21B26DD5"/>
    <w:rsid w:val="22444146"/>
    <w:rsid w:val="224C3750"/>
    <w:rsid w:val="228C7DBD"/>
    <w:rsid w:val="24032E22"/>
    <w:rsid w:val="2445130D"/>
    <w:rsid w:val="24741E5C"/>
    <w:rsid w:val="259F60C6"/>
    <w:rsid w:val="25BA46F2"/>
    <w:rsid w:val="25DD39AD"/>
    <w:rsid w:val="25DE362C"/>
    <w:rsid w:val="26024DD2"/>
    <w:rsid w:val="260B31F7"/>
    <w:rsid w:val="267F0FB7"/>
    <w:rsid w:val="275C5122"/>
    <w:rsid w:val="2913316F"/>
    <w:rsid w:val="29275693"/>
    <w:rsid w:val="298015A5"/>
    <w:rsid w:val="2A5B478B"/>
    <w:rsid w:val="2A893FD5"/>
    <w:rsid w:val="2BCB36E8"/>
    <w:rsid w:val="2C1105D9"/>
    <w:rsid w:val="2C44739F"/>
    <w:rsid w:val="2C463031"/>
    <w:rsid w:val="2C727379"/>
    <w:rsid w:val="2CAA2D56"/>
    <w:rsid w:val="2CE079AD"/>
    <w:rsid w:val="2DA3321E"/>
    <w:rsid w:val="2EE83825"/>
    <w:rsid w:val="2F2C2DF5"/>
    <w:rsid w:val="30C82816"/>
    <w:rsid w:val="322275CF"/>
    <w:rsid w:val="32645ABA"/>
    <w:rsid w:val="33A96152"/>
    <w:rsid w:val="33B51F64"/>
    <w:rsid w:val="33BF4A72"/>
    <w:rsid w:val="349B0F5D"/>
    <w:rsid w:val="34C05919"/>
    <w:rsid w:val="35291AC6"/>
    <w:rsid w:val="354016EB"/>
    <w:rsid w:val="35D905E4"/>
    <w:rsid w:val="363A1903"/>
    <w:rsid w:val="365B0F3E"/>
    <w:rsid w:val="36F13630"/>
    <w:rsid w:val="3751503B"/>
    <w:rsid w:val="378C12B0"/>
    <w:rsid w:val="37D16521"/>
    <w:rsid w:val="383D5850"/>
    <w:rsid w:val="392E645D"/>
    <w:rsid w:val="393C0FF6"/>
    <w:rsid w:val="398D4278"/>
    <w:rsid w:val="3B4D4259"/>
    <w:rsid w:val="3B8F2744"/>
    <w:rsid w:val="3BA526EA"/>
    <w:rsid w:val="3BCE6DE3"/>
    <w:rsid w:val="3BED055F"/>
    <w:rsid w:val="3C833831"/>
    <w:rsid w:val="3CAB1C17"/>
    <w:rsid w:val="3CFB7418"/>
    <w:rsid w:val="3DF45431"/>
    <w:rsid w:val="3E530CCE"/>
    <w:rsid w:val="3E9A3641"/>
    <w:rsid w:val="3F63690D"/>
    <w:rsid w:val="3F7C1A35"/>
    <w:rsid w:val="3FB06A0C"/>
    <w:rsid w:val="3FDD07D5"/>
    <w:rsid w:val="4154383A"/>
    <w:rsid w:val="418C7217"/>
    <w:rsid w:val="41C73B79"/>
    <w:rsid w:val="421E2009"/>
    <w:rsid w:val="423179A5"/>
    <w:rsid w:val="42E3304C"/>
    <w:rsid w:val="43041002"/>
    <w:rsid w:val="435D4F14"/>
    <w:rsid w:val="43CB5548"/>
    <w:rsid w:val="44043123"/>
    <w:rsid w:val="440469A6"/>
    <w:rsid w:val="442D1D69"/>
    <w:rsid w:val="44BE5DD5"/>
    <w:rsid w:val="44D5127D"/>
    <w:rsid w:val="4537221B"/>
    <w:rsid w:val="45C43104"/>
    <w:rsid w:val="45C50B85"/>
    <w:rsid w:val="463333B8"/>
    <w:rsid w:val="46641988"/>
    <w:rsid w:val="46CE6E39"/>
    <w:rsid w:val="47365564"/>
    <w:rsid w:val="475A449F"/>
    <w:rsid w:val="479B2D0A"/>
    <w:rsid w:val="47EF6F11"/>
    <w:rsid w:val="48E45902"/>
    <w:rsid w:val="48F851C5"/>
    <w:rsid w:val="496248E4"/>
    <w:rsid w:val="497F41A4"/>
    <w:rsid w:val="49921B40"/>
    <w:rsid w:val="4A8F075E"/>
    <w:rsid w:val="4A9B7DF4"/>
    <w:rsid w:val="4B446F88"/>
    <w:rsid w:val="4B8557F3"/>
    <w:rsid w:val="4BE25B8D"/>
    <w:rsid w:val="4C100C5A"/>
    <w:rsid w:val="4CCA5AE0"/>
    <w:rsid w:val="4D40134C"/>
    <w:rsid w:val="4D7B7EAC"/>
    <w:rsid w:val="4DCA5A2D"/>
    <w:rsid w:val="4DE74FDD"/>
    <w:rsid w:val="4DFA3FFE"/>
    <w:rsid w:val="4E8E31EC"/>
    <w:rsid w:val="51797438"/>
    <w:rsid w:val="517F6DC2"/>
    <w:rsid w:val="5202191A"/>
    <w:rsid w:val="52221E4F"/>
    <w:rsid w:val="522A39D8"/>
    <w:rsid w:val="52B54C41"/>
    <w:rsid w:val="5394203C"/>
    <w:rsid w:val="539719B0"/>
    <w:rsid w:val="53B931EA"/>
    <w:rsid w:val="53E52DB4"/>
    <w:rsid w:val="54CB1DAD"/>
    <w:rsid w:val="54DC53BE"/>
    <w:rsid w:val="559801FC"/>
    <w:rsid w:val="562654E2"/>
    <w:rsid w:val="56D42182"/>
    <w:rsid w:val="56E65920"/>
    <w:rsid w:val="56EF29AC"/>
    <w:rsid w:val="57052952"/>
    <w:rsid w:val="572B0613"/>
    <w:rsid w:val="572F3796"/>
    <w:rsid w:val="57707A82"/>
    <w:rsid w:val="57753F0A"/>
    <w:rsid w:val="57C4750C"/>
    <w:rsid w:val="57F55ADD"/>
    <w:rsid w:val="58E9186D"/>
    <w:rsid w:val="592C7D58"/>
    <w:rsid w:val="598E7DFD"/>
    <w:rsid w:val="5A3A7F15"/>
    <w:rsid w:val="5A494BC1"/>
    <w:rsid w:val="5AD1390C"/>
    <w:rsid w:val="5B4D6AD9"/>
    <w:rsid w:val="5B5C12F2"/>
    <w:rsid w:val="5B8C1E41"/>
    <w:rsid w:val="5BFE68FD"/>
    <w:rsid w:val="5CF24C0B"/>
    <w:rsid w:val="5F0D61FF"/>
    <w:rsid w:val="5FA131F0"/>
    <w:rsid w:val="6055781B"/>
    <w:rsid w:val="605A3CA3"/>
    <w:rsid w:val="61254671"/>
    <w:rsid w:val="61AB234B"/>
    <w:rsid w:val="62230D10"/>
    <w:rsid w:val="626726FE"/>
    <w:rsid w:val="62C04412"/>
    <w:rsid w:val="63045E00"/>
    <w:rsid w:val="631A7FA3"/>
    <w:rsid w:val="660157E8"/>
    <w:rsid w:val="66215D1D"/>
    <w:rsid w:val="66333A39"/>
    <w:rsid w:val="669E30E8"/>
    <w:rsid w:val="678420E1"/>
    <w:rsid w:val="680C0D40"/>
    <w:rsid w:val="68351F05"/>
    <w:rsid w:val="68812AA4"/>
    <w:rsid w:val="691724F7"/>
    <w:rsid w:val="69CF1CA6"/>
    <w:rsid w:val="6A017EF7"/>
    <w:rsid w:val="6A541EFF"/>
    <w:rsid w:val="6AFD2718"/>
    <w:rsid w:val="6B601138"/>
    <w:rsid w:val="6B911907"/>
    <w:rsid w:val="6C4D7ABB"/>
    <w:rsid w:val="6D625405"/>
    <w:rsid w:val="6D79502A"/>
    <w:rsid w:val="6D7C5FAF"/>
    <w:rsid w:val="6E930FFA"/>
    <w:rsid w:val="6EA9319E"/>
    <w:rsid w:val="6FA17EB3"/>
    <w:rsid w:val="6FF5793D"/>
    <w:rsid w:val="705F3769"/>
    <w:rsid w:val="70C12509"/>
    <w:rsid w:val="713A21D2"/>
    <w:rsid w:val="7168781F"/>
    <w:rsid w:val="73114357"/>
    <w:rsid w:val="737F6B89"/>
    <w:rsid w:val="741C69DA"/>
    <w:rsid w:val="74C3179F"/>
    <w:rsid w:val="751A21AE"/>
    <w:rsid w:val="7571063E"/>
    <w:rsid w:val="757415C3"/>
    <w:rsid w:val="75D96D69"/>
    <w:rsid w:val="75F72A95"/>
    <w:rsid w:val="76101441"/>
    <w:rsid w:val="767B0AF0"/>
    <w:rsid w:val="78F65981"/>
    <w:rsid w:val="7974624F"/>
    <w:rsid w:val="797D2716"/>
    <w:rsid w:val="7A35088C"/>
    <w:rsid w:val="7A435623"/>
    <w:rsid w:val="7A510DAA"/>
    <w:rsid w:val="7A7725FA"/>
    <w:rsid w:val="7BA22FE1"/>
    <w:rsid w:val="7C7E74CC"/>
    <w:rsid w:val="7C846E57"/>
    <w:rsid w:val="7CF34F0C"/>
    <w:rsid w:val="7D0C38B8"/>
    <w:rsid w:val="7D2D3DED"/>
    <w:rsid w:val="7D6E4856"/>
    <w:rsid w:val="7D8212F8"/>
    <w:rsid w:val="7DEA1C21"/>
    <w:rsid w:val="7E6E560C"/>
    <w:rsid w:val="7F385146"/>
    <w:rsid w:val="7F6A6A30"/>
    <w:rsid w:val="7F962F6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867A0C8"/>
  <w15:docId w15:val="{07DCC9DF-226A-4A79-A268-1350F19E3D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200" w:line="276" w:lineRule="auto"/>
    </w:pPr>
    <w:rPr>
      <w:rFonts w:asciiTheme="minorHAnsi" w:eastAsiaTheme="minorHAnsi" w:hAnsiTheme="minorHAnsi" w:cstheme="minorBidi"/>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Tahoma" w:hAnsi="Tahoma" w:cs="Tahoma"/>
      <w:sz w:val="16"/>
      <w:szCs w:val="16"/>
    </w:rPr>
  </w:style>
  <w:style w:type="character" w:styleId="Emphasis">
    <w:name w:val="Emphasis"/>
    <w:basedOn w:val="DefaultParagraphFont"/>
    <w:uiPriority w:val="20"/>
    <w:qFormat/>
    <w:rPr>
      <w:i/>
      <w:iCs/>
    </w:rPr>
  </w:style>
  <w:style w:type="paragraph" w:styleId="NormalWeb">
    <w:name w:val="Normal (Web)"/>
    <w:basedOn w:val="Normal"/>
    <w:uiPriority w:val="99"/>
    <w:semiHidden/>
    <w:unhideWhenUse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paragraph" w:customStyle="1" w:styleId="Bibliography1">
    <w:name w:val="Bibliography1"/>
    <w:basedOn w:val="Normal"/>
    <w:next w:val="Normal"/>
    <w:uiPriority w:val="37"/>
    <w:unhideWhenUsed/>
    <w:pPr>
      <w:tabs>
        <w:tab w:val="left" w:pos="264"/>
      </w:tabs>
      <w:spacing w:after="240" w:line="240" w:lineRule="auto"/>
      <w:ind w:left="264" w:hanging="264"/>
    </w:pPr>
  </w:style>
  <w:style w:type="character" w:customStyle="1" w:styleId="BalloonTextChar">
    <w:name w:val="Balloon Text Char"/>
    <w:basedOn w:val="DefaultParagraphFont"/>
    <w:link w:val="BalloonText"/>
    <w:uiPriority w:val="99"/>
    <w:semiHidden/>
    <w:qFormat/>
    <w:rPr>
      <w:rFonts w:ascii="Tahoma" w:hAnsi="Tahoma" w:cs="Tahoma"/>
      <w:sz w:val="16"/>
      <w:szCs w:val="16"/>
    </w:rPr>
  </w:style>
  <w:style w:type="table" w:styleId="TableGrid">
    <w:name w:val="Table Grid"/>
    <w:basedOn w:val="TableNormal"/>
    <w:uiPriority w:val="39"/>
    <w:qFormat/>
    <w:rsid w:val="00667549"/>
    <w:rPr>
      <w:rFonts w:ascii="Calibri" w:eastAsia="Calibri" w:hAnsi="Calibri"/>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93777"/>
    <w:rPr>
      <w:color w:val="0000FF" w:themeColor="hyperlink"/>
      <w:u w:val="single"/>
    </w:rPr>
  </w:style>
  <w:style w:type="character" w:styleId="UnresolvedMention">
    <w:name w:val="Unresolved Mention"/>
    <w:basedOn w:val="DefaultParagraphFont"/>
    <w:uiPriority w:val="99"/>
    <w:semiHidden/>
    <w:unhideWhenUsed/>
    <w:rsid w:val="00193777"/>
    <w:rPr>
      <w:color w:val="605E5C"/>
      <w:shd w:val="clear" w:color="auto" w:fill="E1DFDD"/>
    </w:rPr>
  </w:style>
  <w:style w:type="paragraph" w:styleId="Header">
    <w:name w:val="header"/>
    <w:basedOn w:val="Normal"/>
    <w:link w:val="HeaderChar"/>
    <w:uiPriority w:val="99"/>
    <w:unhideWhenUsed/>
    <w:rsid w:val="00001192"/>
    <w:pPr>
      <w:tabs>
        <w:tab w:val="center" w:pos="4680"/>
        <w:tab w:val="right" w:pos="9360"/>
      </w:tabs>
      <w:spacing w:after="0" w:line="240" w:lineRule="auto"/>
    </w:pPr>
  </w:style>
  <w:style w:type="character" w:customStyle="1" w:styleId="HeaderChar">
    <w:name w:val="Header Char"/>
    <w:basedOn w:val="DefaultParagraphFont"/>
    <w:link w:val="Header"/>
    <w:uiPriority w:val="99"/>
    <w:rsid w:val="00001192"/>
    <w:rPr>
      <w:rFonts w:asciiTheme="minorHAnsi" w:eastAsiaTheme="minorHAnsi" w:hAnsiTheme="minorHAnsi" w:cstheme="minorBidi"/>
      <w:sz w:val="22"/>
      <w:szCs w:val="22"/>
      <w:lang w:val="en-US" w:eastAsia="en-US"/>
    </w:rPr>
  </w:style>
  <w:style w:type="paragraph" w:styleId="Footer">
    <w:name w:val="footer"/>
    <w:basedOn w:val="Normal"/>
    <w:link w:val="FooterChar"/>
    <w:uiPriority w:val="99"/>
    <w:unhideWhenUsed/>
    <w:rsid w:val="000011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001192"/>
    <w:rPr>
      <w:rFonts w:asciiTheme="minorHAnsi" w:eastAsiaTheme="minorHAnsi" w:hAnsiTheme="minorHAnsi" w:cstheme="minorBidi"/>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6E72496-BA7E-4C76-9F00-BEC03D98E9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11</Pages>
  <Words>1829</Words>
  <Characters>10431</Characters>
  <Application>Microsoft Office Word</Application>
  <DocSecurity>0</DocSecurity>
  <Lines>86</Lines>
  <Paragraphs>24</Paragraphs>
  <ScaleCrop>false</ScaleCrop>
  <Company/>
  <LinksUpToDate>false</LinksUpToDate>
  <CharactersWithSpaces>122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i Krish</dc:creator>
  <cp:lastModifiedBy>SDI 1084</cp:lastModifiedBy>
  <cp:revision>59</cp:revision>
  <dcterms:created xsi:type="dcterms:W3CDTF">2025-06-22T12:10:00Z</dcterms:created>
  <dcterms:modified xsi:type="dcterms:W3CDTF">2026-01-24T0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YKfJAYz1"/&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y fmtid="{D5CDD505-2E9C-101B-9397-08002B2CF9AE}" pid="4" name="KSOProductBuildVer">
    <vt:lpwstr>1033-12.2.0.22222</vt:lpwstr>
  </property>
  <property fmtid="{D5CDD505-2E9C-101B-9397-08002B2CF9AE}" pid="5" name="ICV">
    <vt:lpwstr>C7B6E0419A3E4BC9BCE6147E86FB2F84_12</vt:lpwstr>
  </property>
</Properties>
</file>